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45DC9" w:rsidRPr="0043143F" w:rsidRDefault="0043143F" w:rsidP="00B64C8A">
      <w:pPr>
        <w:snapToGrid w:val="0"/>
        <w:spacing w:beforeLines="50" w:before="180" w:afterLines="50" w:after="180"/>
        <w:rPr>
          <w:rFonts w:ascii="Times New Roman" w:hAnsi="Times New Roman" w:cs="Times New Roman"/>
        </w:rPr>
      </w:pPr>
      <w:r w:rsidRPr="0043143F">
        <w:rPr>
          <w:rFonts w:ascii="Times New Roman" w:hAnsi="Times New Roman" w:cs="Times New Roman"/>
          <w:b/>
          <w:bCs/>
        </w:rPr>
        <w:t>Supplementary Table 2</w:t>
      </w:r>
      <w:r w:rsidRPr="0043143F">
        <w:rPr>
          <w:rFonts w:ascii="Times New Roman" w:hAnsi="Times New Roman" w:cs="Times New Roman"/>
        </w:rPr>
        <w:t xml:space="preserve">. </w:t>
      </w:r>
      <w:r w:rsidR="006944E8" w:rsidRPr="0043143F">
        <w:rPr>
          <w:rFonts w:ascii="Times New Roman" w:hAnsi="Times New Roman" w:cs="Times New Roman"/>
        </w:rPr>
        <w:t>Studies excluded after full-text reviewed, with the reasons and the reference.</w:t>
      </w:r>
    </w:p>
    <w:tbl>
      <w:tblPr>
        <w:tblStyle w:val="3"/>
        <w:tblW w:w="10490" w:type="dxa"/>
        <w:tblLook w:val="04A0" w:firstRow="1" w:lastRow="0" w:firstColumn="1" w:lastColumn="0" w:noHBand="0" w:noVBand="1"/>
      </w:tblPr>
      <w:tblGrid>
        <w:gridCol w:w="3005"/>
        <w:gridCol w:w="6918"/>
        <w:gridCol w:w="567"/>
      </w:tblGrid>
      <w:tr w:rsidR="00755856" w:rsidRPr="0043143F" w:rsidTr="0043143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5" w:type="dxa"/>
          </w:tcPr>
          <w:p w:rsidR="00755856" w:rsidRPr="0043143F" w:rsidRDefault="00755856" w:rsidP="00B64C8A">
            <w:pPr>
              <w:snapToGrid w:val="0"/>
              <w:spacing w:beforeLines="50" w:before="180" w:afterLines="50" w:after="180"/>
              <w:rPr>
                <w:rFonts w:ascii="Times New Roman" w:hAnsi="Times New Roman" w:cs="Times New Roman"/>
                <w:sz w:val="22"/>
                <w:szCs w:val="22"/>
              </w:rPr>
            </w:pPr>
            <w:r w:rsidRPr="0043143F">
              <w:rPr>
                <w:rFonts w:ascii="Times New Roman" w:hAnsi="Times New Roman" w:cs="Times New Roman"/>
                <w:sz w:val="22"/>
                <w:szCs w:val="22"/>
              </w:rPr>
              <w:t>R</w:t>
            </w:r>
            <w:r w:rsidRPr="0043143F">
              <w:rPr>
                <w:rFonts w:ascii="Times New Roman" w:hAnsi="Times New Roman" w:cs="Times New Roman"/>
                <w:caps w:val="0"/>
                <w:sz w:val="22"/>
                <w:szCs w:val="22"/>
              </w:rPr>
              <w:t>easons for exclusion</w:t>
            </w:r>
          </w:p>
        </w:tc>
        <w:tc>
          <w:tcPr>
            <w:tcW w:w="6918" w:type="dxa"/>
          </w:tcPr>
          <w:p w:rsidR="00755856" w:rsidRPr="0043143F" w:rsidRDefault="00755856" w:rsidP="00B64C8A">
            <w:pPr>
              <w:snapToGrid w:val="0"/>
              <w:spacing w:beforeLines="50" w:before="180" w:afterLines="50" w:after="18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3143F">
              <w:rPr>
                <w:rFonts w:ascii="Times New Roman" w:hAnsi="Times New Roman" w:cs="Times New Roman"/>
                <w:sz w:val="22"/>
                <w:szCs w:val="22"/>
              </w:rPr>
              <w:t>Articles (author, year)</w:t>
            </w:r>
          </w:p>
        </w:tc>
        <w:tc>
          <w:tcPr>
            <w:tcW w:w="567" w:type="dxa"/>
          </w:tcPr>
          <w:p w:rsidR="00755856" w:rsidRPr="0043143F" w:rsidRDefault="00755856" w:rsidP="00B64C8A">
            <w:pPr>
              <w:snapToGrid w:val="0"/>
              <w:spacing w:beforeLines="50" w:before="180" w:afterLines="50" w:after="18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3143F">
              <w:rPr>
                <w:rFonts w:ascii="Times New Roman" w:hAnsi="Times New Roman" w:cs="Times New Roman"/>
                <w:sz w:val="22"/>
                <w:szCs w:val="22"/>
              </w:rPr>
              <w:t>n</w:t>
            </w:r>
          </w:p>
        </w:tc>
      </w:tr>
      <w:tr w:rsidR="00755856" w:rsidRPr="0043143F" w:rsidTr="004314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rsidR="00755856" w:rsidRPr="0043143F" w:rsidRDefault="00755856" w:rsidP="00B64C8A">
            <w:pPr>
              <w:snapToGrid w:val="0"/>
              <w:spacing w:beforeLines="50" w:before="180" w:afterLines="50" w:after="180"/>
              <w:rPr>
                <w:rFonts w:ascii="Times New Roman" w:hAnsi="Times New Roman" w:cs="Times New Roman"/>
                <w:sz w:val="22"/>
                <w:szCs w:val="22"/>
              </w:rPr>
            </w:pPr>
            <w:r w:rsidRPr="0043143F">
              <w:rPr>
                <w:rFonts w:ascii="Times New Roman" w:hAnsi="Times New Roman" w:cs="Times New Roman"/>
                <w:sz w:val="22"/>
                <w:szCs w:val="22"/>
              </w:rPr>
              <w:t>C</w:t>
            </w:r>
            <w:r w:rsidRPr="0043143F">
              <w:rPr>
                <w:rFonts w:ascii="Times New Roman" w:hAnsi="Times New Roman" w:cs="Times New Roman"/>
                <w:caps w:val="0"/>
                <w:sz w:val="22"/>
                <w:szCs w:val="22"/>
              </w:rPr>
              <w:t xml:space="preserve">ase number &lt; 10 </w:t>
            </w:r>
          </w:p>
        </w:tc>
        <w:tc>
          <w:tcPr>
            <w:tcW w:w="6918" w:type="dxa"/>
          </w:tcPr>
          <w:p w:rsidR="00755856" w:rsidRPr="0043143F" w:rsidRDefault="00755856" w:rsidP="00B64C8A">
            <w:pPr>
              <w:snapToGrid w:val="0"/>
              <w:spacing w:beforeLines="50" w:before="180" w:afterLines="50" w:after="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3143F">
              <w:rPr>
                <w:rFonts w:ascii="Times New Roman" w:hAnsi="Times New Roman" w:cs="Times New Roman"/>
                <w:sz w:val="22"/>
                <w:szCs w:val="22"/>
              </w:rPr>
              <w:fldChar w:fldCharType="begin"/>
            </w:r>
            <w:r w:rsidRPr="0043143F">
              <w:rPr>
                <w:rFonts w:ascii="Times New Roman" w:hAnsi="Times New Roman" w:cs="Times New Roman"/>
                <w:sz w:val="22"/>
                <w:szCs w:val="22"/>
              </w:rPr>
              <w:instrText xml:space="preserve"> ADDIN EN.CITE &lt;EndNote&gt;&lt;Cite&gt;&lt;Author&gt;Tayal&lt;/Author&gt;&lt;Year&gt;2017&lt;/Year&gt;&lt;RecNum&gt;6&lt;/RecNum&gt;&lt;DisplayText&gt;(Tayal et al., 2017)&lt;/DisplayText&gt;&lt;record&gt;&lt;rec-number&gt;6&lt;/rec-number&gt;&lt;foreign-keys&gt;&lt;key app="EN" db-id="evs2px59xpv999exrd359a2yf0fxwpdtxvxa" timestamp="1579348710"&gt;6&lt;/key&gt;&lt;/foreign-keys&gt;&lt;ref-type name="Journal Article"&gt;17&lt;/ref-type&gt;&lt;contributors&gt;&lt;authors&gt;&lt;author&gt;Tayal, Rajiv&lt;/author&gt;&lt;author&gt;Hawatmeh, Amer&lt;/author&gt;&lt;author&gt;Thawabi, Mohammad&lt;/author&gt;&lt;author&gt;Haik, Bruce&lt;/author&gt;&lt;author&gt;Wasty, Najam&lt;/author&gt;&lt;author&gt;Russo, Mark&lt;/author&gt;&lt;/authors&gt;&lt;/contributors&gt;&lt;titles&gt;&lt;title&gt;Percutaneous Transaxillary Transcatheter Aortic Valve Replacement&lt;/title&gt;&lt;secondary-title&gt;The Journal of invasive cardiology&lt;/secondary-title&gt;&lt;/titles&gt;&lt;periodical&gt;&lt;full-title&gt;The Journal of invasive cardiology&lt;/full-title&gt;&lt;/periodical&gt;&lt;pages&gt;E72-E73&lt;/pages&gt;&lt;volume&gt;29&lt;/volume&gt;&lt;number&gt;6&lt;/number&gt;&lt;section&gt;Tayal, Rajiv. Department of Cardiology, Newark Beth Israel Medical Center, 201 Lyons Ave, Newark, NJ 07112 USA. Rajtayalmd@gmail.com.&lt;/section&gt;&lt;keywords&gt;&lt;keyword&gt;Aged, 80 and over&lt;/keyword&gt;&lt;keyword&gt;Angiography&lt;/keyword&gt;&lt;keyword&gt;*Aortic Valve/su [Surgery]&lt;/keyword&gt;&lt;keyword&gt;*Aortic Valve Stenosis/su [Surgery]&lt;/keyword&gt;&lt;keyword&gt;Axillary Artery&lt;/keyword&gt;&lt;keyword&gt;*Cardiac Catheterization/mt [Methods]&lt;/keyword&gt;&lt;keyword&gt;Female&lt;/keyword&gt;&lt;keyword&gt;Fluoroscopy&lt;/keyword&gt;&lt;keyword&gt;Humans&lt;/keyword&gt;&lt;keyword&gt;*Surgery, Computer-Assisted/mt [Methods]&lt;/keyword&gt;&lt;keyword&gt;*Transcatheter Aortic Valve Replacement/mt [Methods]&lt;/keyword&gt;&lt;/keywords&gt;&lt;dates&gt;&lt;year&gt;2017&lt;/year&gt;&lt;/dates&gt;&lt;pub-location&gt;United States&lt;/pub-location&gt;&lt;isbn&gt;1557-2501&amp;#xD;1042-3931&lt;/isbn&gt;&lt;urls&gt;&lt;related-urls&gt;&lt;url&gt;http://ovidsp.ovid.com/ovidweb.cgi?T=JS&amp;amp;PAGE=reference&amp;amp;D=med13&amp;amp;NEWS=N&amp;amp;AN=28570242&lt;/url&gt;&lt;/related-urls&gt;&lt;/urls&gt;&lt;/record&gt;&lt;/Cite&gt;&lt;/EndNote&gt;</w:instrText>
            </w:r>
            <w:r w:rsidRPr="0043143F">
              <w:rPr>
                <w:rFonts w:ascii="Times New Roman" w:hAnsi="Times New Roman" w:cs="Times New Roman"/>
                <w:sz w:val="22"/>
                <w:szCs w:val="22"/>
              </w:rPr>
              <w:fldChar w:fldCharType="separate"/>
            </w:r>
            <w:r w:rsidRPr="0043143F">
              <w:rPr>
                <w:rFonts w:ascii="Times New Roman" w:hAnsi="Times New Roman" w:cs="Times New Roman"/>
                <w:noProof/>
                <w:sz w:val="22"/>
                <w:szCs w:val="22"/>
              </w:rPr>
              <w:t>(Tayal et al., 2017)</w:t>
            </w:r>
            <w:r w:rsidRPr="0043143F">
              <w:rPr>
                <w:rFonts w:ascii="Times New Roman" w:hAnsi="Times New Roman" w:cs="Times New Roman"/>
                <w:sz w:val="22"/>
                <w:szCs w:val="22"/>
              </w:rPr>
              <w:fldChar w:fldCharType="end"/>
            </w:r>
          </w:p>
        </w:tc>
        <w:tc>
          <w:tcPr>
            <w:tcW w:w="567" w:type="dxa"/>
          </w:tcPr>
          <w:p w:rsidR="00755856" w:rsidRPr="0043143F" w:rsidRDefault="00755856" w:rsidP="00B64C8A">
            <w:pPr>
              <w:snapToGrid w:val="0"/>
              <w:spacing w:beforeLines="50" w:before="180" w:afterLines="50" w:after="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3143F">
              <w:rPr>
                <w:rFonts w:ascii="Times New Roman" w:hAnsi="Times New Roman" w:cs="Times New Roman"/>
                <w:sz w:val="22"/>
                <w:szCs w:val="22"/>
              </w:rPr>
              <w:t>1</w:t>
            </w:r>
          </w:p>
        </w:tc>
      </w:tr>
      <w:tr w:rsidR="00755856" w:rsidRPr="0043143F" w:rsidTr="0043143F">
        <w:tc>
          <w:tcPr>
            <w:cnfStyle w:val="001000000000" w:firstRow="0" w:lastRow="0" w:firstColumn="1" w:lastColumn="0" w:oddVBand="0" w:evenVBand="0" w:oddHBand="0" w:evenHBand="0" w:firstRowFirstColumn="0" w:firstRowLastColumn="0" w:lastRowFirstColumn="0" w:lastRowLastColumn="0"/>
            <w:tcW w:w="3005" w:type="dxa"/>
          </w:tcPr>
          <w:p w:rsidR="00755856" w:rsidRPr="0043143F" w:rsidRDefault="00755856" w:rsidP="00B64C8A">
            <w:pPr>
              <w:snapToGrid w:val="0"/>
              <w:spacing w:beforeLines="50" w:before="180" w:afterLines="50" w:after="180"/>
              <w:rPr>
                <w:rFonts w:ascii="Times New Roman" w:hAnsi="Times New Roman" w:cs="Times New Roman"/>
                <w:sz w:val="22"/>
                <w:szCs w:val="22"/>
              </w:rPr>
            </w:pPr>
            <w:r w:rsidRPr="0043143F">
              <w:rPr>
                <w:rFonts w:ascii="Times New Roman" w:hAnsi="Times New Roman" w:cs="Times New Roman"/>
                <w:sz w:val="22"/>
                <w:szCs w:val="22"/>
              </w:rPr>
              <w:t>C</w:t>
            </w:r>
            <w:r w:rsidRPr="0043143F">
              <w:rPr>
                <w:rFonts w:ascii="Times New Roman" w:hAnsi="Times New Roman" w:cs="Times New Roman"/>
                <w:caps w:val="0"/>
                <w:sz w:val="22"/>
                <w:szCs w:val="22"/>
              </w:rPr>
              <w:t>ombined CABG</w:t>
            </w:r>
          </w:p>
        </w:tc>
        <w:tc>
          <w:tcPr>
            <w:tcW w:w="6918" w:type="dxa"/>
          </w:tcPr>
          <w:p w:rsidR="00755856" w:rsidRPr="0043143F" w:rsidRDefault="00755856" w:rsidP="00B64C8A">
            <w:pPr>
              <w:snapToGrid w:val="0"/>
              <w:spacing w:beforeLines="50" w:before="180" w:afterLines="50" w:after="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3143F">
              <w:rPr>
                <w:rFonts w:ascii="Times New Roman" w:hAnsi="Times New Roman" w:cs="Times New Roman"/>
                <w:sz w:val="22"/>
                <w:szCs w:val="22"/>
              </w:rPr>
              <w:fldChar w:fldCharType="begin">
                <w:fldData xml:space="preserve">PEVuZE5vdGU+PENpdGU+PEF1dGhvcj5Lb2JheWFzaGk8L0F1dGhvcj48WWVhcj4yMDE2PC9ZZWFy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</w:fldData>
              </w:fldChar>
            </w:r>
            <w:r w:rsidRPr="0043143F">
              <w:rPr>
                <w:rFonts w:ascii="Times New Roman" w:hAnsi="Times New Roman" w:cs="Times New Roman"/>
                <w:sz w:val="22"/>
                <w:szCs w:val="22"/>
              </w:rPr>
              <w:instrText xml:space="preserve"> ADDIN EN.CITE </w:instrText>
            </w:r>
            <w:r w:rsidRPr="0043143F">
              <w:rPr>
                <w:rFonts w:ascii="Times New Roman" w:hAnsi="Times New Roman" w:cs="Times New Roman"/>
                <w:sz w:val="22"/>
                <w:szCs w:val="22"/>
              </w:rPr>
              <w:fldChar w:fldCharType="begin">
                <w:fldData xml:space="preserve">PEVuZE5vdGU+PENpdGU+PEF1dGhvcj5Lb2JheWFzaGk8L0F1dGhvcj48WWVhcj4yMDE2PC9ZZWFy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</w:fldData>
              </w:fldChar>
            </w:r>
            <w:r w:rsidRPr="0043143F">
              <w:rPr>
                <w:rFonts w:ascii="Times New Roman" w:hAnsi="Times New Roman" w:cs="Times New Roman"/>
                <w:sz w:val="22"/>
                <w:szCs w:val="22"/>
              </w:rPr>
              <w:instrText xml:space="preserve"> ADDIN EN.CITE.DATA </w:instrText>
            </w:r>
            <w:r w:rsidRPr="0043143F">
              <w:rPr>
                <w:rFonts w:ascii="Times New Roman" w:hAnsi="Times New Roman" w:cs="Times New Roman"/>
                <w:sz w:val="22"/>
                <w:szCs w:val="22"/>
              </w:rPr>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r>
            <w:r w:rsidRPr="0043143F">
              <w:rPr>
                <w:rFonts w:ascii="Times New Roman" w:hAnsi="Times New Roman" w:cs="Times New Roman"/>
                <w:sz w:val="22"/>
                <w:szCs w:val="22"/>
              </w:rPr>
              <w:fldChar w:fldCharType="separate"/>
            </w:r>
            <w:r w:rsidRPr="0043143F">
              <w:rPr>
                <w:rFonts w:ascii="Times New Roman" w:hAnsi="Times New Roman" w:cs="Times New Roman"/>
                <w:noProof/>
                <w:sz w:val="22"/>
                <w:szCs w:val="22"/>
              </w:rPr>
              <w:t>(Kobayashi et al., 2016)</w:t>
            </w:r>
            <w:r w:rsidRPr="0043143F">
              <w:rPr>
                <w:rFonts w:ascii="Times New Roman" w:hAnsi="Times New Roman" w:cs="Times New Roman"/>
                <w:sz w:val="22"/>
                <w:szCs w:val="22"/>
              </w:rPr>
              <w:fldChar w:fldCharType="end"/>
            </w:r>
          </w:p>
        </w:tc>
        <w:tc>
          <w:tcPr>
            <w:tcW w:w="567" w:type="dxa"/>
          </w:tcPr>
          <w:p w:rsidR="00755856" w:rsidRPr="0043143F" w:rsidRDefault="00755856" w:rsidP="00B64C8A">
            <w:pPr>
              <w:snapToGrid w:val="0"/>
              <w:spacing w:beforeLines="50" w:before="180" w:afterLines="50" w:after="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3143F">
              <w:rPr>
                <w:rFonts w:ascii="Times New Roman" w:hAnsi="Times New Roman" w:cs="Times New Roman"/>
                <w:sz w:val="22"/>
                <w:szCs w:val="22"/>
              </w:rPr>
              <w:t>1</w:t>
            </w:r>
          </w:p>
        </w:tc>
      </w:tr>
      <w:tr w:rsidR="00755856" w:rsidRPr="0043143F" w:rsidTr="004314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rsidR="00755856" w:rsidRPr="0043143F" w:rsidRDefault="00755856" w:rsidP="00B64C8A">
            <w:pPr>
              <w:snapToGrid w:val="0"/>
              <w:spacing w:beforeLines="50" w:before="180" w:afterLines="50" w:after="180"/>
              <w:rPr>
                <w:rFonts w:ascii="Times New Roman" w:hAnsi="Times New Roman" w:cs="Times New Roman"/>
                <w:sz w:val="22"/>
                <w:szCs w:val="22"/>
              </w:rPr>
            </w:pPr>
            <w:r w:rsidRPr="0043143F">
              <w:rPr>
                <w:rFonts w:ascii="Times New Roman" w:hAnsi="Times New Roman" w:cs="Times New Roman"/>
                <w:caps w:val="0"/>
                <w:sz w:val="22"/>
                <w:szCs w:val="22"/>
              </w:rPr>
              <w:t>Devices other than Medtronic or Edward were used</w:t>
            </w:r>
          </w:p>
        </w:tc>
        <w:tc>
          <w:tcPr>
            <w:tcW w:w="6918" w:type="dxa"/>
          </w:tcPr>
          <w:p w:rsidR="00755856" w:rsidRPr="0043143F" w:rsidRDefault="00755856" w:rsidP="00B64C8A">
            <w:pPr>
              <w:snapToGrid w:val="0"/>
              <w:spacing w:beforeLines="50" w:before="180" w:afterLines="50" w:after="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3143F">
              <w:rPr>
                <w:rFonts w:ascii="Times New Roman" w:hAnsi="Times New Roman" w:cs="Times New Roman"/>
                <w:sz w:val="22"/>
                <w:szCs w:val="22"/>
              </w:rPr>
              <w:fldChar w:fldCharType="begin">
                <w:fldData xml:space="preserve">PEVuZE5vdGU+PENpdGU+PEF1dGhvcj5BbXJhbmU8L0F1dGhvcj48WWVhcj4yMDE0PC9ZZWFyPjxS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==
</w:fldData>
              </w:fldChar>
            </w:r>
            <w:r w:rsidRPr="0043143F">
              <w:rPr>
                <w:rFonts w:ascii="Times New Roman" w:hAnsi="Times New Roman" w:cs="Times New Roman"/>
                <w:sz w:val="22"/>
                <w:szCs w:val="22"/>
              </w:rPr>
              <w:instrText xml:space="preserve"> ADDIN EN.CITE </w:instrText>
            </w:r>
            <w:r w:rsidRPr="0043143F">
              <w:rPr>
                <w:rFonts w:ascii="Times New Roman" w:hAnsi="Times New Roman" w:cs="Times New Roman"/>
                <w:sz w:val="22"/>
                <w:szCs w:val="22"/>
              </w:rPr>
              <w:fldChar w:fldCharType="begin">
                <w:fldData xml:space="preserve">PEVuZE5vdGU+PENpdGU+PEF1dGhvcj5BbXJhbmU8L0F1dGhvcj48WWVhcj4yMDE0PC9ZZWFyPjxS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==
</w:fldData>
              </w:fldChar>
            </w:r>
            <w:r w:rsidRPr="0043143F">
              <w:rPr>
                <w:rFonts w:ascii="Times New Roman" w:hAnsi="Times New Roman" w:cs="Times New Roman"/>
                <w:sz w:val="22"/>
                <w:szCs w:val="22"/>
              </w:rPr>
              <w:instrText xml:space="preserve"> ADDIN EN.CITE.DATA </w:instrText>
            </w:r>
            <w:r w:rsidRPr="0043143F">
              <w:rPr>
                <w:rFonts w:ascii="Times New Roman" w:hAnsi="Times New Roman" w:cs="Times New Roman"/>
                <w:sz w:val="22"/>
                <w:szCs w:val="22"/>
              </w:rPr>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r>
            <w:r w:rsidRPr="0043143F">
              <w:rPr>
                <w:rFonts w:ascii="Times New Roman" w:hAnsi="Times New Roman" w:cs="Times New Roman"/>
                <w:sz w:val="22"/>
                <w:szCs w:val="22"/>
              </w:rPr>
              <w:fldChar w:fldCharType="separate"/>
            </w:r>
            <w:r w:rsidRPr="0043143F">
              <w:rPr>
                <w:rFonts w:ascii="Times New Roman" w:hAnsi="Times New Roman" w:cs="Times New Roman"/>
                <w:noProof/>
                <w:sz w:val="22"/>
                <w:szCs w:val="22"/>
              </w:rPr>
              <w:t>(Amrane et al., 2014)</w:t>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t xml:space="preserve"> </w:t>
            </w:r>
            <w:r w:rsidRPr="0043143F">
              <w:rPr>
                <w:rFonts w:ascii="Times New Roman" w:hAnsi="Times New Roman" w:cs="Times New Roman"/>
                <w:sz w:val="22"/>
                <w:szCs w:val="22"/>
              </w:rPr>
              <w:fldChar w:fldCharType="begin">
                <w:fldData xml:space="preserve">PEVuZE5vdGU+PENpdGU+PEF1dGhvcj5DaXVjYTwvQXV0aG9yPjxZZWFyPjIwMTY8L1llYXI+PFJl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</w:fldData>
              </w:fldChar>
            </w:r>
            <w:r w:rsidRPr="0043143F">
              <w:rPr>
                <w:rFonts w:ascii="Times New Roman" w:hAnsi="Times New Roman" w:cs="Times New Roman"/>
                <w:sz w:val="22"/>
                <w:szCs w:val="22"/>
              </w:rPr>
              <w:instrText xml:space="preserve"> ADDIN EN.CITE </w:instrText>
            </w:r>
            <w:r w:rsidRPr="0043143F">
              <w:rPr>
                <w:rFonts w:ascii="Times New Roman" w:hAnsi="Times New Roman" w:cs="Times New Roman"/>
                <w:sz w:val="22"/>
                <w:szCs w:val="22"/>
              </w:rPr>
              <w:fldChar w:fldCharType="begin">
                <w:fldData xml:space="preserve">PEVuZE5vdGU+PENpdGU+PEF1dGhvcj5DaXVjYTwvQXV0aG9yPjxZZWFyPjIwMTY8L1llYXI+PFJl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</w:fldData>
              </w:fldChar>
            </w:r>
            <w:r w:rsidRPr="0043143F">
              <w:rPr>
                <w:rFonts w:ascii="Times New Roman" w:hAnsi="Times New Roman" w:cs="Times New Roman"/>
                <w:sz w:val="22"/>
                <w:szCs w:val="22"/>
              </w:rPr>
              <w:instrText xml:space="preserve"> ADDIN EN.CITE.DATA </w:instrText>
            </w:r>
            <w:r w:rsidRPr="0043143F">
              <w:rPr>
                <w:rFonts w:ascii="Times New Roman" w:hAnsi="Times New Roman" w:cs="Times New Roman"/>
                <w:sz w:val="22"/>
                <w:szCs w:val="22"/>
              </w:rPr>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r>
            <w:r w:rsidRPr="0043143F">
              <w:rPr>
                <w:rFonts w:ascii="Times New Roman" w:hAnsi="Times New Roman" w:cs="Times New Roman"/>
                <w:sz w:val="22"/>
                <w:szCs w:val="22"/>
              </w:rPr>
              <w:fldChar w:fldCharType="separate"/>
            </w:r>
            <w:r w:rsidRPr="0043143F">
              <w:rPr>
                <w:rFonts w:ascii="Times New Roman" w:hAnsi="Times New Roman" w:cs="Times New Roman"/>
                <w:noProof/>
                <w:sz w:val="22"/>
                <w:szCs w:val="22"/>
              </w:rPr>
              <w:t>(Ciuca et al., 2016)</w:t>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t xml:space="preserve"> </w:t>
            </w:r>
            <w:r w:rsidRPr="0043143F">
              <w:rPr>
                <w:rFonts w:ascii="Times New Roman" w:hAnsi="Times New Roman" w:cs="Times New Roman"/>
                <w:sz w:val="22"/>
                <w:szCs w:val="22"/>
              </w:rPr>
              <w:fldChar w:fldCharType="begin">
                <w:fldData xml:space="preserve">PEVuZE5vdGU+PENpdGU+PEF1dGhvcj5NY0NhcnRoeTwvQXV0aG9yPjxZZWFyPjIwMTc8L1llYXI+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</w:fldData>
              </w:fldChar>
            </w:r>
            <w:r w:rsidRPr="0043143F">
              <w:rPr>
                <w:rFonts w:ascii="Times New Roman" w:hAnsi="Times New Roman" w:cs="Times New Roman"/>
                <w:sz w:val="22"/>
                <w:szCs w:val="22"/>
              </w:rPr>
              <w:instrText xml:space="preserve"> ADDIN EN.CITE </w:instrText>
            </w:r>
            <w:r w:rsidRPr="0043143F">
              <w:rPr>
                <w:rFonts w:ascii="Times New Roman" w:hAnsi="Times New Roman" w:cs="Times New Roman"/>
                <w:sz w:val="22"/>
                <w:szCs w:val="22"/>
              </w:rPr>
              <w:fldChar w:fldCharType="begin">
                <w:fldData xml:space="preserve">PEVuZE5vdGU+PENpdGU+PEF1dGhvcj5NY0NhcnRoeTwvQXV0aG9yPjxZZWFyPjIwMTc8L1llYXI+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</w:fldData>
              </w:fldChar>
            </w:r>
            <w:r w:rsidRPr="0043143F">
              <w:rPr>
                <w:rFonts w:ascii="Times New Roman" w:hAnsi="Times New Roman" w:cs="Times New Roman"/>
                <w:sz w:val="22"/>
                <w:szCs w:val="22"/>
              </w:rPr>
              <w:instrText xml:space="preserve"> ADDIN EN.CITE.DATA </w:instrText>
            </w:r>
            <w:r w:rsidRPr="0043143F">
              <w:rPr>
                <w:rFonts w:ascii="Times New Roman" w:hAnsi="Times New Roman" w:cs="Times New Roman"/>
                <w:sz w:val="22"/>
                <w:szCs w:val="22"/>
              </w:rPr>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r>
            <w:r w:rsidRPr="0043143F">
              <w:rPr>
                <w:rFonts w:ascii="Times New Roman" w:hAnsi="Times New Roman" w:cs="Times New Roman"/>
                <w:sz w:val="22"/>
                <w:szCs w:val="22"/>
              </w:rPr>
              <w:fldChar w:fldCharType="separate"/>
            </w:r>
            <w:r w:rsidRPr="0043143F">
              <w:rPr>
                <w:rFonts w:ascii="Times New Roman" w:hAnsi="Times New Roman" w:cs="Times New Roman"/>
                <w:noProof/>
                <w:sz w:val="22"/>
                <w:szCs w:val="22"/>
              </w:rPr>
              <w:t>(McCarthy et al., 2017)</w:t>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t xml:space="preserve"> </w:t>
            </w:r>
            <w:r w:rsidRPr="0043143F">
              <w:rPr>
                <w:rFonts w:ascii="Times New Roman" w:hAnsi="Times New Roman" w:cs="Times New Roman"/>
                <w:sz w:val="22"/>
                <w:szCs w:val="22"/>
              </w:rPr>
              <w:fldChar w:fldCharType="begin">
                <w:fldData xml:space="preserve">PEVuZE5vdGU+PENpdGU+PEF1dGhvcj5BbnNlbG1pPC9BdXRob3I+PFllYXI+MjAxODwvWWVhcj48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</w:fldData>
              </w:fldChar>
            </w:r>
            <w:r w:rsidRPr="0043143F">
              <w:rPr>
                <w:rFonts w:ascii="Times New Roman" w:hAnsi="Times New Roman" w:cs="Times New Roman"/>
                <w:sz w:val="22"/>
                <w:szCs w:val="22"/>
              </w:rPr>
              <w:instrText xml:space="preserve"> ADDIN EN.CITE </w:instrText>
            </w:r>
            <w:r w:rsidRPr="0043143F">
              <w:rPr>
                <w:rFonts w:ascii="Times New Roman" w:hAnsi="Times New Roman" w:cs="Times New Roman"/>
                <w:sz w:val="22"/>
                <w:szCs w:val="22"/>
              </w:rPr>
              <w:fldChar w:fldCharType="begin">
                <w:fldData xml:space="preserve">PEVuZE5vdGU+PENpdGU+PEF1dGhvcj5BbnNlbG1pPC9BdXRob3I+PFllYXI+MjAxODwvWWVhcj48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</w:fldData>
              </w:fldChar>
            </w:r>
            <w:r w:rsidRPr="0043143F">
              <w:rPr>
                <w:rFonts w:ascii="Times New Roman" w:hAnsi="Times New Roman" w:cs="Times New Roman"/>
                <w:sz w:val="22"/>
                <w:szCs w:val="22"/>
              </w:rPr>
              <w:instrText xml:space="preserve"> ADDIN EN.CITE.DATA </w:instrText>
            </w:r>
            <w:r w:rsidRPr="0043143F">
              <w:rPr>
                <w:rFonts w:ascii="Times New Roman" w:hAnsi="Times New Roman" w:cs="Times New Roman"/>
                <w:sz w:val="22"/>
                <w:szCs w:val="22"/>
              </w:rPr>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r>
            <w:r w:rsidRPr="0043143F">
              <w:rPr>
                <w:rFonts w:ascii="Times New Roman" w:hAnsi="Times New Roman" w:cs="Times New Roman"/>
                <w:sz w:val="22"/>
                <w:szCs w:val="22"/>
              </w:rPr>
              <w:fldChar w:fldCharType="separate"/>
            </w:r>
            <w:r w:rsidRPr="0043143F">
              <w:rPr>
                <w:rFonts w:ascii="Times New Roman" w:hAnsi="Times New Roman" w:cs="Times New Roman"/>
                <w:noProof/>
                <w:sz w:val="22"/>
                <w:szCs w:val="22"/>
              </w:rPr>
              <w:t>(Anselmi et al., 2018a)</w:t>
            </w:r>
            <w:r w:rsidRPr="0043143F">
              <w:rPr>
                <w:rFonts w:ascii="Times New Roman" w:hAnsi="Times New Roman" w:cs="Times New Roman"/>
                <w:sz w:val="22"/>
                <w:szCs w:val="22"/>
              </w:rPr>
              <w:fldChar w:fldCharType="end"/>
            </w:r>
          </w:p>
        </w:tc>
        <w:tc>
          <w:tcPr>
            <w:tcW w:w="567" w:type="dxa"/>
          </w:tcPr>
          <w:p w:rsidR="00755856" w:rsidRPr="0043143F" w:rsidRDefault="00755856" w:rsidP="00B64C8A">
            <w:pPr>
              <w:snapToGrid w:val="0"/>
              <w:spacing w:beforeLines="50" w:before="180" w:afterLines="50" w:after="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3143F">
              <w:rPr>
                <w:rFonts w:ascii="Times New Roman" w:hAnsi="Times New Roman" w:cs="Times New Roman"/>
                <w:sz w:val="22"/>
                <w:szCs w:val="22"/>
              </w:rPr>
              <w:t>4</w:t>
            </w:r>
          </w:p>
        </w:tc>
      </w:tr>
      <w:tr w:rsidR="00755856" w:rsidRPr="0043143F" w:rsidTr="0043143F">
        <w:tc>
          <w:tcPr>
            <w:cnfStyle w:val="001000000000" w:firstRow="0" w:lastRow="0" w:firstColumn="1" w:lastColumn="0" w:oddVBand="0" w:evenVBand="0" w:oddHBand="0" w:evenHBand="0" w:firstRowFirstColumn="0" w:firstRowLastColumn="0" w:lastRowFirstColumn="0" w:lastRowLastColumn="0"/>
            <w:tcW w:w="3005" w:type="dxa"/>
          </w:tcPr>
          <w:p w:rsidR="00755856" w:rsidRPr="0043143F" w:rsidRDefault="00755856" w:rsidP="00B64C8A">
            <w:pPr>
              <w:snapToGrid w:val="0"/>
              <w:spacing w:beforeLines="50" w:before="180" w:afterLines="50" w:after="180"/>
              <w:rPr>
                <w:rFonts w:ascii="Times New Roman" w:hAnsi="Times New Roman" w:cs="Times New Roman"/>
                <w:sz w:val="22"/>
                <w:szCs w:val="22"/>
              </w:rPr>
            </w:pPr>
            <w:r w:rsidRPr="0043143F">
              <w:rPr>
                <w:rFonts w:ascii="Times New Roman" w:hAnsi="Times New Roman" w:cs="Times New Roman"/>
                <w:sz w:val="22"/>
                <w:szCs w:val="22"/>
              </w:rPr>
              <w:t>D</w:t>
            </w:r>
            <w:r w:rsidRPr="0043143F">
              <w:rPr>
                <w:rFonts w:ascii="Times New Roman" w:hAnsi="Times New Roman" w:cs="Times New Roman"/>
                <w:caps w:val="0"/>
                <w:sz w:val="22"/>
                <w:szCs w:val="22"/>
              </w:rPr>
              <w:t>uplicated cohort</w:t>
            </w:r>
          </w:p>
        </w:tc>
        <w:tc>
          <w:tcPr>
            <w:tcW w:w="6918" w:type="dxa"/>
          </w:tcPr>
          <w:p w:rsidR="00755856" w:rsidRPr="0043143F" w:rsidRDefault="00755856" w:rsidP="00B64C8A">
            <w:pPr>
              <w:snapToGrid w:val="0"/>
              <w:spacing w:beforeLines="50" w:before="180" w:afterLines="50" w:after="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3143F">
              <w:rPr>
                <w:rFonts w:ascii="Times New Roman" w:hAnsi="Times New Roman" w:cs="Times New Roman"/>
                <w:sz w:val="22"/>
                <w:szCs w:val="22"/>
              </w:rPr>
              <w:fldChar w:fldCharType="begin">
                <w:fldData xml:space="preserve">PEVuZE5vdGU+PENpdGU+PEF1dGhvcj5Cb25hcm9zPC9BdXRob3I+PFllYXI+MjAxNzwvWWVhcj48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Pr="0043143F">
              <w:rPr>
                <w:rFonts w:ascii="Times New Roman" w:hAnsi="Times New Roman" w:cs="Times New Roman"/>
                <w:sz w:val="22"/>
                <w:szCs w:val="22"/>
              </w:rPr>
              <w:instrText xml:space="preserve"> ADDIN EN.CITE </w:instrText>
            </w:r>
            <w:r w:rsidRPr="0043143F">
              <w:rPr>
                <w:rFonts w:ascii="Times New Roman" w:hAnsi="Times New Roman" w:cs="Times New Roman"/>
                <w:sz w:val="22"/>
                <w:szCs w:val="22"/>
              </w:rPr>
              <w:fldChar w:fldCharType="begin">
                <w:fldData xml:space="preserve">PEVuZE5vdGU+PENpdGU+PEF1dGhvcj5Cb25hcm9zPC9BdXRob3I+PFllYXI+MjAxNzwvWWVhcj48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</w:fldData>
              </w:fldChar>
            </w:r>
            <w:r w:rsidRPr="0043143F">
              <w:rPr>
                <w:rFonts w:ascii="Times New Roman" w:hAnsi="Times New Roman" w:cs="Times New Roman"/>
                <w:sz w:val="22"/>
                <w:szCs w:val="22"/>
              </w:rPr>
              <w:instrText xml:space="preserve"> ADDIN EN.CITE.DATA </w:instrText>
            </w:r>
            <w:r w:rsidRPr="0043143F">
              <w:rPr>
                <w:rFonts w:ascii="Times New Roman" w:hAnsi="Times New Roman" w:cs="Times New Roman"/>
                <w:sz w:val="22"/>
                <w:szCs w:val="22"/>
              </w:rPr>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r>
            <w:r w:rsidRPr="0043143F">
              <w:rPr>
                <w:rFonts w:ascii="Times New Roman" w:hAnsi="Times New Roman" w:cs="Times New Roman"/>
                <w:sz w:val="22"/>
                <w:szCs w:val="22"/>
              </w:rPr>
              <w:fldChar w:fldCharType="separate"/>
            </w:r>
            <w:r w:rsidRPr="0043143F">
              <w:rPr>
                <w:rFonts w:ascii="Times New Roman" w:hAnsi="Times New Roman" w:cs="Times New Roman"/>
                <w:noProof/>
                <w:sz w:val="22"/>
                <w:szCs w:val="22"/>
              </w:rPr>
              <w:t>(Abu Saleh et al., 2015; Arai et al., 2016; Bapat et al., 2016; Bapat et al., 2012; Bonaros et al., 2017; Bruschi et al., 2012; Hayashida et al., 2013; Lardizabal et al., 2013)</w:t>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t xml:space="preserve"> </w:t>
            </w:r>
            <w:r w:rsidRPr="0043143F">
              <w:rPr>
                <w:rFonts w:ascii="Times New Roman" w:hAnsi="Times New Roman" w:cs="Times New Roman"/>
                <w:sz w:val="22"/>
                <w:szCs w:val="22"/>
              </w:rPr>
              <w:fldChar w:fldCharType="begin">
                <w:fldData xml:space="preserve">PEVuZE5vdGU+PENpdGU+PEF1dGhvcj5CbGFja21hbjwvQXV0aG9yPjxZZWFyPjIwMTQ8L1llYXI+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=
</w:fldData>
              </w:fldChar>
            </w:r>
            <w:r w:rsidRPr="0043143F">
              <w:rPr>
                <w:rFonts w:ascii="Times New Roman" w:hAnsi="Times New Roman" w:cs="Times New Roman"/>
                <w:sz w:val="22"/>
                <w:szCs w:val="22"/>
              </w:rPr>
              <w:instrText xml:space="preserve"> ADDIN EN.CITE </w:instrText>
            </w:r>
            <w:r w:rsidRPr="0043143F">
              <w:rPr>
                <w:rFonts w:ascii="Times New Roman" w:hAnsi="Times New Roman" w:cs="Times New Roman"/>
                <w:sz w:val="22"/>
                <w:szCs w:val="22"/>
              </w:rPr>
              <w:fldChar w:fldCharType="begin">
                <w:fldData xml:space="preserve">PEVuZE5vdGU+PENpdGU+PEF1dGhvcj5CbGFja21hbjwvQXV0aG9yPjxZZWFyPjIwMTQ8L1llYXI+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=
</w:fldData>
              </w:fldChar>
            </w:r>
            <w:r w:rsidRPr="0043143F">
              <w:rPr>
                <w:rFonts w:ascii="Times New Roman" w:hAnsi="Times New Roman" w:cs="Times New Roman"/>
                <w:sz w:val="22"/>
                <w:szCs w:val="22"/>
              </w:rPr>
              <w:instrText xml:space="preserve"> ADDIN EN.CITE.DATA </w:instrText>
            </w:r>
            <w:r w:rsidRPr="0043143F">
              <w:rPr>
                <w:rFonts w:ascii="Times New Roman" w:hAnsi="Times New Roman" w:cs="Times New Roman"/>
                <w:sz w:val="22"/>
                <w:szCs w:val="22"/>
              </w:rPr>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r>
            <w:r w:rsidRPr="0043143F">
              <w:rPr>
                <w:rFonts w:ascii="Times New Roman" w:hAnsi="Times New Roman" w:cs="Times New Roman"/>
                <w:sz w:val="22"/>
                <w:szCs w:val="22"/>
              </w:rPr>
              <w:fldChar w:fldCharType="separate"/>
            </w:r>
            <w:r w:rsidRPr="0043143F">
              <w:rPr>
                <w:rFonts w:ascii="Times New Roman" w:hAnsi="Times New Roman" w:cs="Times New Roman"/>
                <w:noProof/>
                <w:sz w:val="22"/>
                <w:szCs w:val="22"/>
              </w:rPr>
              <w:t>(Blackman et al., 2014; Cioni et al., 2011; Petronio et al., 2012; Petronio et al., 2010; Saia et al., 2013; Schäfer et al., 2012; Taramasso et al., 2011)</w:t>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t xml:space="preserve"> </w:t>
            </w:r>
            <w:r w:rsidRPr="0043143F">
              <w:rPr>
                <w:rFonts w:ascii="Times New Roman" w:hAnsi="Times New Roman" w:cs="Times New Roman"/>
                <w:sz w:val="22"/>
                <w:szCs w:val="22"/>
              </w:rPr>
              <w:fldChar w:fldCharType="begin">
                <w:fldData xml:space="preserve">PEVuZE5vdGU+PENpdGU+PEF1dGhvcj5TdXJpPC9BdXRob3I+PFllYXI+MjAxNTwvWWVhcj48UmVj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</w:fldData>
              </w:fldChar>
            </w:r>
            <w:r w:rsidRPr="0043143F">
              <w:rPr>
                <w:rFonts w:ascii="Times New Roman" w:hAnsi="Times New Roman" w:cs="Times New Roman"/>
                <w:sz w:val="22"/>
                <w:szCs w:val="22"/>
              </w:rPr>
              <w:instrText xml:space="preserve"> ADDIN EN.CITE </w:instrText>
            </w:r>
            <w:r w:rsidRPr="0043143F">
              <w:rPr>
                <w:rFonts w:ascii="Times New Roman" w:hAnsi="Times New Roman" w:cs="Times New Roman"/>
                <w:sz w:val="22"/>
                <w:szCs w:val="22"/>
              </w:rPr>
              <w:fldChar w:fldCharType="begin">
                <w:fldData xml:space="preserve">PEVuZE5vdGU+PENpdGU+PEF1dGhvcj5TdXJpPC9BdXRob3I+PFllYXI+MjAxNTwvWWVhcj48UmVj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</w:fldData>
              </w:fldChar>
            </w:r>
            <w:r w:rsidRPr="0043143F">
              <w:rPr>
                <w:rFonts w:ascii="Times New Roman" w:hAnsi="Times New Roman" w:cs="Times New Roman"/>
                <w:sz w:val="22"/>
                <w:szCs w:val="22"/>
              </w:rPr>
              <w:instrText xml:space="preserve"> ADDIN EN.CITE.DATA </w:instrText>
            </w:r>
            <w:r w:rsidRPr="0043143F">
              <w:rPr>
                <w:rFonts w:ascii="Times New Roman" w:hAnsi="Times New Roman" w:cs="Times New Roman"/>
                <w:sz w:val="22"/>
                <w:szCs w:val="22"/>
              </w:rPr>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r>
            <w:r w:rsidRPr="0043143F">
              <w:rPr>
                <w:rFonts w:ascii="Times New Roman" w:hAnsi="Times New Roman" w:cs="Times New Roman"/>
                <w:sz w:val="22"/>
                <w:szCs w:val="22"/>
              </w:rPr>
              <w:fldChar w:fldCharType="separate"/>
            </w:r>
            <w:r w:rsidRPr="0043143F">
              <w:rPr>
                <w:rFonts w:ascii="Times New Roman" w:hAnsi="Times New Roman" w:cs="Times New Roman"/>
                <w:noProof/>
                <w:sz w:val="22"/>
                <w:szCs w:val="22"/>
              </w:rPr>
              <w:t>(Godino et al., 2010; Suri et al., 2015)</w:t>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t xml:space="preserve"> </w:t>
            </w:r>
            <w:r w:rsidRPr="0043143F">
              <w:rPr>
                <w:rFonts w:ascii="Times New Roman" w:hAnsi="Times New Roman" w:cs="Times New Roman"/>
                <w:sz w:val="22"/>
                <w:szCs w:val="22"/>
              </w:rPr>
              <w:fldChar w:fldCharType="begin">
                <w:fldData xml:space="preserve">PEVuZE5vdGU+PENpdGU+PEF1dGhvcj5Sb21hbm88L0F1dGhvcj48WWVhcj4yMDE3PC9ZZWFyPjxS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</w:fldData>
              </w:fldChar>
            </w:r>
            <w:r w:rsidRPr="0043143F">
              <w:rPr>
                <w:rFonts w:ascii="Times New Roman" w:hAnsi="Times New Roman" w:cs="Times New Roman"/>
                <w:sz w:val="22"/>
                <w:szCs w:val="22"/>
              </w:rPr>
              <w:instrText xml:space="preserve"> ADDIN EN.CITE </w:instrText>
            </w:r>
            <w:r w:rsidRPr="0043143F">
              <w:rPr>
                <w:rFonts w:ascii="Times New Roman" w:hAnsi="Times New Roman" w:cs="Times New Roman"/>
                <w:sz w:val="22"/>
                <w:szCs w:val="22"/>
              </w:rPr>
              <w:fldChar w:fldCharType="begin">
                <w:fldData xml:space="preserve">PEVuZE5vdGU+PENpdGU+PEF1dGhvcj5Sb21hbm88L0F1dGhvcj48WWVhcj4yMDE3PC9ZZWFyPjxS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</w:fldData>
              </w:fldChar>
            </w:r>
            <w:r w:rsidRPr="0043143F">
              <w:rPr>
                <w:rFonts w:ascii="Times New Roman" w:hAnsi="Times New Roman" w:cs="Times New Roman"/>
                <w:sz w:val="22"/>
                <w:szCs w:val="22"/>
              </w:rPr>
              <w:instrText xml:space="preserve"> ADDIN EN.CITE.DATA </w:instrText>
            </w:r>
            <w:r w:rsidRPr="0043143F">
              <w:rPr>
                <w:rFonts w:ascii="Times New Roman" w:hAnsi="Times New Roman" w:cs="Times New Roman"/>
                <w:sz w:val="22"/>
                <w:szCs w:val="22"/>
              </w:rPr>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r>
            <w:r w:rsidRPr="0043143F">
              <w:rPr>
                <w:rFonts w:ascii="Times New Roman" w:hAnsi="Times New Roman" w:cs="Times New Roman"/>
                <w:sz w:val="22"/>
                <w:szCs w:val="22"/>
              </w:rPr>
              <w:fldChar w:fldCharType="separate"/>
            </w:r>
            <w:r w:rsidRPr="0043143F">
              <w:rPr>
                <w:rFonts w:ascii="Times New Roman" w:hAnsi="Times New Roman" w:cs="Times New Roman"/>
                <w:noProof/>
                <w:sz w:val="22"/>
                <w:szCs w:val="22"/>
              </w:rPr>
              <w:t>(Romano et al., 2017)</w:t>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t xml:space="preserve"> </w:t>
            </w:r>
            <w:r w:rsidRPr="0043143F">
              <w:rPr>
                <w:rFonts w:ascii="Times New Roman" w:hAnsi="Times New Roman" w:cs="Times New Roman"/>
                <w:sz w:val="22"/>
                <w:szCs w:val="22"/>
              </w:rPr>
              <w:fldChar w:fldCharType="begin">
                <w:fldData xml:space="preserve">PEVuZE5vdGU+PENpdGU+PEF1dGhvcj5Cb25hcm9zPC9BdXRob3I+PFllYXI+MjAxODwvWWVhcj48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</w:fldData>
              </w:fldChar>
            </w:r>
            <w:r w:rsidRPr="0043143F">
              <w:rPr>
                <w:rFonts w:ascii="Times New Roman" w:hAnsi="Times New Roman" w:cs="Times New Roman"/>
                <w:sz w:val="22"/>
                <w:szCs w:val="22"/>
              </w:rPr>
              <w:instrText xml:space="preserve"> ADDIN EN.CITE </w:instrText>
            </w:r>
            <w:r w:rsidRPr="0043143F">
              <w:rPr>
                <w:rFonts w:ascii="Times New Roman" w:hAnsi="Times New Roman" w:cs="Times New Roman"/>
                <w:sz w:val="22"/>
                <w:szCs w:val="22"/>
              </w:rPr>
              <w:fldChar w:fldCharType="begin">
                <w:fldData xml:space="preserve">PEVuZE5vdGU+PENpdGU+PEF1dGhvcj5Cb25hcm9zPC9BdXRob3I+PFllYXI+MjAxODwvWWVhcj48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</w:fldData>
              </w:fldChar>
            </w:r>
            <w:r w:rsidRPr="0043143F">
              <w:rPr>
                <w:rFonts w:ascii="Times New Roman" w:hAnsi="Times New Roman" w:cs="Times New Roman"/>
                <w:sz w:val="22"/>
                <w:szCs w:val="22"/>
              </w:rPr>
              <w:instrText xml:space="preserve"> ADDIN EN.CITE.DATA </w:instrText>
            </w:r>
            <w:r w:rsidRPr="0043143F">
              <w:rPr>
                <w:rFonts w:ascii="Times New Roman" w:hAnsi="Times New Roman" w:cs="Times New Roman"/>
                <w:sz w:val="22"/>
                <w:szCs w:val="22"/>
              </w:rPr>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r>
            <w:r w:rsidRPr="0043143F">
              <w:rPr>
                <w:rFonts w:ascii="Times New Roman" w:hAnsi="Times New Roman" w:cs="Times New Roman"/>
                <w:sz w:val="22"/>
                <w:szCs w:val="22"/>
              </w:rPr>
              <w:fldChar w:fldCharType="separate"/>
            </w:r>
            <w:r w:rsidRPr="0043143F">
              <w:rPr>
                <w:rFonts w:ascii="Times New Roman" w:hAnsi="Times New Roman" w:cs="Times New Roman"/>
                <w:noProof/>
                <w:sz w:val="22"/>
                <w:szCs w:val="22"/>
              </w:rPr>
              <w:t>(Bonaros et al., 2018)</w:t>
            </w:r>
            <w:r w:rsidRPr="0043143F">
              <w:rPr>
                <w:rFonts w:ascii="Times New Roman" w:hAnsi="Times New Roman" w:cs="Times New Roman"/>
                <w:sz w:val="22"/>
                <w:szCs w:val="22"/>
              </w:rPr>
              <w:fldChar w:fldCharType="end"/>
            </w:r>
          </w:p>
        </w:tc>
        <w:tc>
          <w:tcPr>
            <w:tcW w:w="567" w:type="dxa"/>
          </w:tcPr>
          <w:p w:rsidR="00755856" w:rsidRPr="0043143F" w:rsidRDefault="00755856" w:rsidP="00B64C8A">
            <w:pPr>
              <w:snapToGrid w:val="0"/>
              <w:spacing w:beforeLines="50" w:before="180" w:afterLines="50" w:after="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3143F">
              <w:rPr>
                <w:rFonts w:ascii="Times New Roman" w:hAnsi="Times New Roman" w:cs="Times New Roman"/>
                <w:sz w:val="22"/>
                <w:szCs w:val="22"/>
              </w:rPr>
              <w:t>19</w:t>
            </w:r>
          </w:p>
        </w:tc>
      </w:tr>
      <w:tr w:rsidR="00755856" w:rsidRPr="0043143F" w:rsidTr="004314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rsidR="00755856" w:rsidRPr="0043143F" w:rsidRDefault="00755856" w:rsidP="00B64C8A">
            <w:pPr>
              <w:snapToGrid w:val="0"/>
              <w:spacing w:beforeLines="50" w:before="180" w:afterLines="50" w:after="180"/>
              <w:rPr>
                <w:rFonts w:ascii="Times New Roman" w:hAnsi="Times New Roman" w:cs="Times New Roman"/>
                <w:sz w:val="22"/>
                <w:szCs w:val="22"/>
              </w:rPr>
            </w:pPr>
            <w:r w:rsidRPr="0043143F">
              <w:rPr>
                <w:rFonts w:ascii="Times New Roman" w:hAnsi="Times New Roman" w:cs="Times New Roman"/>
                <w:caps w:val="0"/>
                <w:sz w:val="22"/>
                <w:szCs w:val="22"/>
              </w:rPr>
              <w:t>No outcome data of TAx or DAo TAVR</w:t>
            </w:r>
          </w:p>
        </w:tc>
        <w:tc>
          <w:tcPr>
            <w:tcW w:w="6918" w:type="dxa"/>
          </w:tcPr>
          <w:p w:rsidR="00755856" w:rsidRPr="0043143F" w:rsidRDefault="00755856" w:rsidP="00B64C8A">
            <w:pPr>
              <w:snapToGrid w:val="0"/>
              <w:spacing w:beforeLines="50" w:before="180" w:afterLines="50" w:after="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3143F">
              <w:rPr>
                <w:rFonts w:ascii="Times New Roman" w:hAnsi="Times New Roman" w:cs="Times New Roman"/>
                <w:sz w:val="22"/>
                <w:szCs w:val="22"/>
              </w:rPr>
              <w:fldChar w:fldCharType="begin">
                <w:fldData xml:space="preserve">dGhvcj48YXV0aG9yPkhhZW5zaWcsIE0uPC9hdXRob3I+PGF1dGhvcj5Wb2xscm90aCwgTS48L2F1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Pr="0043143F">
              <w:rPr>
                <w:rFonts w:ascii="Times New Roman" w:hAnsi="Times New Roman" w:cs="Times New Roman"/>
                <w:sz w:val="22"/>
                <w:szCs w:val="22"/>
              </w:rPr>
              <w:instrText xml:space="preserve"> ADDIN EN.CITE </w:instrText>
            </w:r>
            <w:r w:rsidRPr="0043143F">
              <w:rPr>
                <w:rFonts w:ascii="Times New Roman" w:hAnsi="Times New Roman" w:cs="Times New Roman"/>
                <w:sz w:val="22"/>
                <w:szCs w:val="22"/>
              </w:rPr>
              <w:fldChar w:fldCharType="begin">
                <w:fldData xml:space="preserve">PEVuZE5vdGU+PENpdGU+PEF1dGhvcj5BaGFkPC9BdXRob3I+PFllYXI+MjAxNzwvWWVhcj48UmVj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==
</w:fldData>
              </w:fldChar>
            </w:r>
            <w:r w:rsidRPr="0043143F">
              <w:rPr>
                <w:rFonts w:ascii="Times New Roman" w:hAnsi="Times New Roman" w:cs="Times New Roman"/>
                <w:sz w:val="22"/>
                <w:szCs w:val="22"/>
              </w:rPr>
              <w:instrText xml:space="preserve"> ADDIN EN.CITE.DATA </w:instrText>
            </w:r>
            <w:r w:rsidRPr="0043143F">
              <w:rPr>
                <w:rFonts w:ascii="Times New Roman" w:hAnsi="Times New Roman" w:cs="Times New Roman"/>
                <w:sz w:val="22"/>
                <w:szCs w:val="22"/>
              </w:rPr>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fldChar w:fldCharType="begin">
                <w:fldData xml:space="preserve">dGhvcj48YXV0aG9yPkhhZW5zaWcsIE0uPC9hdXRob3I+PGF1dGhvcj5Wb2xscm90aCwgTS48L2F1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Pr="0043143F">
              <w:rPr>
                <w:rFonts w:ascii="Times New Roman" w:hAnsi="Times New Roman" w:cs="Times New Roman"/>
                <w:sz w:val="22"/>
                <w:szCs w:val="22"/>
              </w:rPr>
              <w:instrText xml:space="preserve"> ADDIN EN.CITE.DATA </w:instrText>
            </w:r>
            <w:r w:rsidRPr="0043143F">
              <w:rPr>
                <w:rFonts w:ascii="Times New Roman" w:hAnsi="Times New Roman" w:cs="Times New Roman"/>
                <w:sz w:val="22"/>
                <w:szCs w:val="22"/>
              </w:rPr>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r>
            <w:r w:rsidRPr="0043143F">
              <w:rPr>
                <w:rFonts w:ascii="Times New Roman" w:hAnsi="Times New Roman" w:cs="Times New Roman"/>
                <w:sz w:val="22"/>
                <w:szCs w:val="22"/>
              </w:rPr>
              <w:fldChar w:fldCharType="separate"/>
            </w:r>
            <w:r w:rsidRPr="0043143F">
              <w:rPr>
                <w:rFonts w:ascii="Times New Roman" w:hAnsi="Times New Roman" w:cs="Times New Roman"/>
                <w:noProof/>
                <w:sz w:val="22"/>
                <w:szCs w:val="22"/>
              </w:rPr>
              <w:t>(Ahad et al., 2017; Basir et al., 2016; Blackman et al., 2014; Dusse et al., 2016; Herrmann et al., 2016; Kiefer et al., 2015; Kodali et al., 2016; Koh et al., 2015; Patel et al., 2016; Salizzoni et al., 2016; Sannino et al., 2016; Scherner et al., 2015; Thourani et al., 2013; Watanabe et al., 2013; Wenaweser et al., 2014)</w:t>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t xml:space="preserve"> </w:t>
            </w:r>
            <w:r w:rsidRPr="0043143F">
              <w:rPr>
                <w:rFonts w:ascii="Times New Roman" w:hAnsi="Times New Roman" w:cs="Times New Roman"/>
                <w:sz w:val="22"/>
                <w:szCs w:val="22"/>
              </w:rPr>
              <w:fldChar w:fldCharType="begin">
                <w:fldData xml:space="preserve">PEVuZE5vdGU+PENpdGU+PEF1dGhvcj5Lb2NobWFuPC9BdXRob3I+PFllYXI+MjAxNjwvWWVhcj48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=
</w:fldData>
              </w:fldChar>
            </w:r>
            <w:r w:rsidRPr="0043143F">
              <w:rPr>
                <w:rFonts w:ascii="Times New Roman" w:hAnsi="Times New Roman" w:cs="Times New Roman"/>
                <w:sz w:val="22"/>
                <w:szCs w:val="22"/>
              </w:rPr>
              <w:instrText xml:space="preserve"> ADDIN EN.CITE </w:instrText>
            </w:r>
            <w:r w:rsidRPr="0043143F">
              <w:rPr>
                <w:rFonts w:ascii="Times New Roman" w:hAnsi="Times New Roman" w:cs="Times New Roman"/>
                <w:sz w:val="22"/>
                <w:szCs w:val="22"/>
              </w:rPr>
              <w:fldChar w:fldCharType="begin">
                <w:fldData xml:space="preserve">PEVuZE5vdGU+PENpdGU+PEF1dGhvcj5Lb2NobWFuPC9BdXRob3I+PFllYXI+MjAxNjwvWWVhcj48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=
</w:fldData>
              </w:fldChar>
            </w:r>
            <w:r w:rsidRPr="0043143F">
              <w:rPr>
                <w:rFonts w:ascii="Times New Roman" w:hAnsi="Times New Roman" w:cs="Times New Roman"/>
                <w:sz w:val="22"/>
                <w:szCs w:val="22"/>
              </w:rPr>
              <w:instrText xml:space="preserve"> ADDIN EN.CITE.DATA </w:instrText>
            </w:r>
            <w:r w:rsidRPr="0043143F">
              <w:rPr>
                <w:rFonts w:ascii="Times New Roman" w:hAnsi="Times New Roman" w:cs="Times New Roman"/>
                <w:sz w:val="22"/>
                <w:szCs w:val="22"/>
              </w:rPr>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r>
            <w:r w:rsidRPr="0043143F">
              <w:rPr>
                <w:rFonts w:ascii="Times New Roman" w:hAnsi="Times New Roman" w:cs="Times New Roman"/>
                <w:sz w:val="22"/>
                <w:szCs w:val="22"/>
              </w:rPr>
              <w:fldChar w:fldCharType="separate"/>
            </w:r>
            <w:r w:rsidRPr="0043143F">
              <w:rPr>
                <w:rFonts w:ascii="Times New Roman" w:hAnsi="Times New Roman" w:cs="Times New Roman"/>
                <w:noProof/>
                <w:sz w:val="22"/>
                <w:szCs w:val="22"/>
              </w:rPr>
              <w:t>(Kalra et al., 2016; Kochman et al., 2016; Lange et al., 2011; Pascual et al., 2013)</w:t>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t xml:space="preserve"> </w:t>
            </w:r>
            <w:r w:rsidRPr="0043143F">
              <w:rPr>
                <w:rFonts w:ascii="Times New Roman" w:hAnsi="Times New Roman" w:cs="Times New Roman"/>
                <w:sz w:val="22"/>
                <w:szCs w:val="22"/>
              </w:rPr>
              <w:fldChar w:fldCharType="begin">
                <w:fldData xml:space="preserve">PEVuZE5vdGU+PENpdGU+PEF1dGhvcj5QYXJtYTwvQXV0aG9yPjxZZWFyPjIwMTc8L1llYXI+PFJl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</w:fldData>
              </w:fldChar>
            </w:r>
            <w:r w:rsidRPr="0043143F">
              <w:rPr>
                <w:rFonts w:ascii="Times New Roman" w:hAnsi="Times New Roman" w:cs="Times New Roman"/>
                <w:sz w:val="22"/>
                <w:szCs w:val="22"/>
              </w:rPr>
              <w:instrText xml:space="preserve"> ADDIN EN.CITE </w:instrText>
            </w:r>
            <w:r w:rsidRPr="0043143F">
              <w:rPr>
                <w:rFonts w:ascii="Times New Roman" w:hAnsi="Times New Roman" w:cs="Times New Roman"/>
                <w:sz w:val="22"/>
                <w:szCs w:val="22"/>
              </w:rPr>
              <w:fldChar w:fldCharType="begin">
                <w:fldData xml:space="preserve">PEVuZE5vdGU+PENpdGU+PEF1dGhvcj5QYXJtYTwvQXV0aG9yPjxZZWFyPjIwMTc8L1llYXI+PFJl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</w:fldData>
              </w:fldChar>
            </w:r>
            <w:r w:rsidRPr="0043143F">
              <w:rPr>
                <w:rFonts w:ascii="Times New Roman" w:hAnsi="Times New Roman" w:cs="Times New Roman"/>
                <w:sz w:val="22"/>
                <w:szCs w:val="22"/>
              </w:rPr>
              <w:instrText xml:space="preserve"> ADDIN EN.CITE.DATA </w:instrText>
            </w:r>
            <w:r w:rsidRPr="0043143F">
              <w:rPr>
                <w:rFonts w:ascii="Times New Roman" w:hAnsi="Times New Roman" w:cs="Times New Roman"/>
                <w:sz w:val="22"/>
                <w:szCs w:val="22"/>
              </w:rPr>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r>
            <w:r w:rsidRPr="0043143F">
              <w:rPr>
                <w:rFonts w:ascii="Times New Roman" w:hAnsi="Times New Roman" w:cs="Times New Roman"/>
                <w:sz w:val="22"/>
                <w:szCs w:val="22"/>
              </w:rPr>
              <w:fldChar w:fldCharType="separate"/>
            </w:r>
            <w:r w:rsidRPr="0043143F">
              <w:rPr>
                <w:rFonts w:ascii="Times New Roman" w:hAnsi="Times New Roman" w:cs="Times New Roman"/>
                <w:noProof/>
                <w:sz w:val="22"/>
                <w:szCs w:val="22"/>
              </w:rPr>
              <w:t>(Gilard et al., 2016; Gotzmann et al., 2013; Iung et al., 2014; Parma et al., 2017; Sherif et al., 2014; Sinning et al., 2012)</w:t>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t xml:space="preserve"> </w:t>
            </w:r>
            <w:r w:rsidRPr="0043143F">
              <w:rPr>
                <w:rFonts w:ascii="Times New Roman" w:hAnsi="Times New Roman" w:cs="Times New Roman"/>
                <w:sz w:val="22"/>
                <w:szCs w:val="22"/>
              </w:rPr>
              <w:fldChar w:fldCharType="begin">
                <w:fldData xml:space="preserve">PEVuZE5vdGU+PENpdGU+PEF1dGhvcj5CaXR0YXI8L0F1dGhvcj48WWVhcj4yMDE3PC9ZZWFyPjxS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</w:fldData>
              </w:fldChar>
            </w:r>
            <w:r w:rsidRPr="0043143F">
              <w:rPr>
                <w:rFonts w:ascii="Times New Roman" w:hAnsi="Times New Roman" w:cs="Times New Roman"/>
                <w:sz w:val="22"/>
                <w:szCs w:val="22"/>
              </w:rPr>
              <w:instrText xml:space="preserve"> ADDIN EN.CITE </w:instrText>
            </w:r>
            <w:r w:rsidRPr="0043143F">
              <w:rPr>
                <w:rFonts w:ascii="Times New Roman" w:hAnsi="Times New Roman" w:cs="Times New Roman"/>
                <w:sz w:val="22"/>
                <w:szCs w:val="22"/>
              </w:rPr>
              <w:fldChar w:fldCharType="begin">
                <w:fldData xml:space="preserve">PEVuZE5vdGU+PENpdGU+PEF1dGhvcj5CaXR0YXI8L0F1dGhvcj48WWVhcj4yMDE3PC9ZZWFyPjxS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</w:fldData>
              </w:fldChar>
            </w:r>
            <w:r w:rsidRPr="0043143F">
              <w:rPr>
                <w:rFonts w:ascii="Times New Roman" w:hAnsi="Times New Roman" w:cs="Times New Roman"/>
                <w:sz w:val="22"/>
                <w:szCs w:val="22"/>
              </w:rPr>
              <w:instrText xml:space="preserve"> ADDIN EN.CITE.DATA </w:instrText>
            </w:r>
            <w:r w:rsidRPr="0043143F">
              <w:rPr>
                <w:rFonts w:ascii="Times New Roman" w:hAnsi="Times New Roman" w:cs="Times New Roman"/>
                <w:sz w:val="22"/>
                <w:szCs w:val="22"/>
              </w:rPr>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r>
            <w:r w:rsidRPr="0043143F">
              <w:rPr>
                <w:rFonts w:ascii="Times New Roman" w:hAnsi="Times New Roman" w:cs="Times New Roman"/>
                <w:sz w:val="22"/>
                <w:szCs w:val="22"/>
              </w:rPr>
              <w:fldChar w:fldCharType="separate"/>
            </w:r>
            <w:r w:rsidRPr="0043143F">
              <w:rPr>
                <w:rFonts w:ascii="Times New Roman" w:hAnsi="Times New Roman" w:cs="Times New Roman"/>
                <w:noProof/>
                <w:sz w:val="22"/>
                <w:szCs w:val="22"/>
              </w:rPr>
              <w:t>(Bittar &amp; Castilho, 2017; Dodson et al., 2017; Jarrett et al., 2017; Kawaguchi et al., 2017; Lucchese, Montarello &amp; Bapat, 2017; Mathur et al., 2017)</w:t>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t xml:space="preserve"> </w:t>
            </w:r>
            <w:r w:rsidRPr="0043143F">
              <w:rPr>
                <w:rFonts w:ascii="Times New Roman" w:hAnsi="Times New Roman" w:cs="Times New Roman"/>
                <w:sz w:val="22"/>
                <w:szCs w:val="22"/>
              </w:rPr>
              <w:fldChar w:fldCharType="begin">
                <w:fldData xml:space="preserve">b3I+PGF1dGhvcj5BZnphbCwgU2hhemlhPC9hdXRob3I+PGF1dGhvcj5LbGVpbmVicmVjaHQsIExh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</w:fldData>
              </w:fldChar>
            </w:r>
            <w:r w:rsidRPr="0043143F">
              <w:rPr>
                <w:rFonts w:ascii="Times New Roman" w:hAnsi="Times New Roman" w:cs="Times New Roman"/>
                <w:sz w:val="22"/>
                <w:szCs w:val="22"/>
              </w:rPr>
              <w:instrText xml:space="preserve"> ADDIN EN.CITE </w:instrText>
            </w:r>
            <w:r w:rsidRPr="0043143F">
              <w:rPr>
                <w:rFonts w:ascii="Times New Roman" w:hAnsi="Times New Roman" w:cs="Times New Roman"/>
                <w:sz w:val="22"/>
                <w:szCs w:val="22"/>
              </w:rPr>
              <w:fldChar w:fldCharType="begin">
                <w:fldData xml:space="preserve">PEVuZE5vdGU+PENpdGU+PEF1dGhvcj5BbGtoYWxpbDwvQXV0aG9yPjxZZWFyPjIwMTg8L1llYXI+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==
</w:fldData>
              </w:fldChar>
            </w:r>
            <w:r w:rsidRPr="0043143F">
              <w:rPr>
                <w:rFonts w:ascii="Times New Roman" w:hAnsi="Times New Roman" w:cs="Times New Roman"/>
                <w:sz w:val="22"/>
                <w:szCs w:val="22"/>
              </w:rPr>
              <w:instrText xml:space="preserve"> ADDIN EN.CITE.DATA </w:instrText>
            </w:r>
            <w:r w:rsidRPr="0043143F">
              <w:rPr>
                <w:rFonts w:ascii="Times New Roman" w:hAnsi="Times New Roman" w:cs="Times New Roman"/>
                <w:sz w:val="22"/>
                <w:szCs w:val="22"/>
              </w:rPr>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fldChar w:fldCharType="begin">
                <w:fldData xml:space="preserve">b3I+PGF1dGhvcj5BZnphbCwgU2hhemlhPC9hdXRob3I+PGF1dGhvcj5LbGVpbmVicmVjaHQsIExh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</w:fldData>
              </w:fldChar>
            </w:r>
            <w:r w:rsidRPr="0043143F">
              <w:rPr>
                <w:rFonts w:ascii="Times New Roman" w:hAnsi="Times New Roman" w:cs="Times New Roman"/>
                <w:sz w:val="22"/>
                <w:szCs w:val="22"/>
              </w:rPr>
              <w:instrText xml:space="preserve"> ADDIN EN.CITE.DATA </w:instrText>
            </w:r>
            <w:r w:rsidRPr="0043143F">
              <w:rPr>
                <w:rFonts w:ascii="Times New Roman" w:hAnsi="Times New Roman" w:cs="Times New Roman"/>
                <w:sz w:val="22"/>
                <w:szCs w:val="22"/>
              </w:rPr>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r>
            <w:r w:rsidRPr="0043143F">
              <w:rPr>
                <w:rFonts w:ascii="Times New Roman" w:hAnsi="Times New Roman" w:cs="Times New Roman"/>
                <w:sz w:val="22"/>
                <w:szCs w:val="22"/>
              </w:rPr>
              <w:fldChar w:fldCharType="separate"/>
            </w:r>
            <w:r w:rsidRPr="0043143F">
              <w:rPr>
                <w:rFonts w:ascii="Times New Roman" w:hAnsi="Times New Roman" w:cs="Times New Roman"/>
                <w:noProof/>
                <w:sz w:val="22"/>
                <w:szCs w:val="22"/>
              </w:rPr>
              <w:t>(Alkhalil et al., 2018; Armoiry et al., 2018; Azevedo et al., 2018; Barbanti et al., 2018; Bavishi et al., 2018; Beurtheret et al., 2019; Beve et al., 2019; Campelo-Parada et al., 2018; Chamandi et al., 2018; Chopra, Tong &amp; Yakubov, 2018; Deharo et al., 2018; Elbaz-Greener et al., 2018; Hall et al., 2019; Hellhammer et al., 2018; Porterie et al., 2019; Rogers et al., 2018)</w:t>
            </w:r>
            <w:r w:rsidRPr="0043143F">
              <w:rPr>
                <w:rFonts w:ascii="Times New Roman" w:hAnsi="Times New Roman" w:cs="Times New Roman"/>
                <w:sz w:val="22"/>
                <w:szCs w:val="22"/>
              </w:rPr>
              <w:fldChar w:fldCharType="end"/>
            </w:r>
          </w:p>
        </w:tc>
        <w:tc>
          <w:tcPr>
            <w:tcW w:w="567" w:type="dxa"/>
          </w:tcPr>
          <w:p w:rsidR="00755856" w:rsidRPr="0043143F" w:rsidRDefault="00755856" w:rsidP="00B64C8A">
            <w:pPr>
              <w:snapToGrid w:val="0"/>
              <w:spacing w:beforeLines="50" w:before="180" w:afterLines="50" w:after="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3143F">
              <w:rPr>
                <w:rFonts w:ascii="Times New Roman" w:hAnsi="Times New Roman" w:cs="Times New Roman"/>
                <w:sz w:val="22"/>
                <w:szCs w:val="22"/>
              </w:rPr>
              <w:t>47</w:t>
            </w:r>
          </w:p>
        </w:tc>
      </w:tr>
      <w:tr w:rsidR="00755856" w:rsidRPr="0043143F" w:rsidTr="0043143F">
        <w:tc>
          <w:tcPr>
            <w:cnfStyle w:val="001000000000" w:firstRow="0" w:lastRow="0" w:firstColumn="1" w:lastColumn="0" w:oddVBand="0" w:evenVBand="0" w:oddHBand="0" w:evenHBand="0" w:firstRowFirstColumn="0" w:firstRowLastColumn="0" w:lastRowFirstColumn="0" w:lastRowLastColumn="0"/>
            <w:tcW w:w="3005" w:type="dxa"/>
          </w:tcPr>
          <w:p w:rsidR="00755856" w:rsidRPr="0043143F" w:rsidRDefault="00755856" w:rsidP="00B64C8A">
            <w:pPr>
              <w:snapToGrid w:val="0"/>
              <w:spacing w:beforeLines="50" w:before="180" w:afterLines="50" w:after="180"/>
              <w:rPr>
                <w:rFonts w:ascii="Times New Roman" w:hAnsi="Times New Roman" w:cs="Times New Roman"/>
                <w:sz w:val="22"/>
                <w:szCs w:val="22"/>
              </w:rPr>
            </w:pPr>
            <w:r w:rsidRPr="0043143F">
              <w:rPr>
                <w:rFonts w:ascii="Times New Roman" w:hAnsi="Times New Roman" w:cs="Times New Roman"/>
                <w:sz w:val="22"/>
                <w:szCs w:val="22"/>
              </w:rPr>
              <w:t>N</w:t>
            </w:r>
            <w:r w:rsidRPr="0043143F">
              <w:rPr>
                <w:rFonts w:ascii="Times New Roman" w:hAnsi="Times New Roman" w:cs="Times New Roman"/>
                <w:caps w:val="0"/>
                <w:sz w:val="22"/>
                <w:szCs w:val="22"/>
              </w:rPr>
              <w:t>ot using VARC definition</w:t>
            </w:r>
          </w:p>
        </w:tc>
        <w:tc>
          <w:tcPr>
            <w:tcW w:w="6918" w:type="dxa"/>
          </w:tcPr>
          <w:p w:rsidR="00755856" w:rsidRPr="0043143F" w:rsidRDefault="00755856" w:rsidP="00B64C8A">
            <w:pPr>
              <w:snapToGrid w:val="0"/>
              <w:spacing w:beforeLines="50" w:before="180" w:afterLines="50" w:after="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3143F">
              <w:rPr>
                <w:rFonts w:ascii="Times New Roman" w:hAnsi="Times New Roman" w:cs="Times New Roman"/>
                <w:sz w:val="22"/>
                <w:szCs w:val="22"/>
              </w:rPr>
              <w:fldChar w:fldCharType="begin">
                <w:fldData xml:space="preserve">PEVuZE5vdGU+PENpdGU+PEF1dGhvcj5IZW5uPC9BdXRob3I+PFllYXI+MjAxNzwvWWVhcj48UmVj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Pr="0043143F">
              <w:rPr>
                <w:rFonts w:ascii="Times New Roman" w:hAnsi="Times New Roman" w:cs="Times New Roman"/>
                <w:sz w:val="22"/>
                <w:szCs w:val="22"/>
              </w:rPr>
              <w:instrText xml:space="preserve"> ADDIN EN.CITE </w:instrText>
            </w:r>
            <w:r w:rsidRPr="0043143F">
              <w:rPr>
                <w:rFonts w:ascii="Times New Roman" w:hAnsi="Times New Roman" w:cs="Times New Roman"/>
                <w:sz w:val="22"/>
                <w:szCs w:val="22"/>
              </w:rPr>
              <w:fldChar w:fldCharType="begin">
                <w:fldData xml:space="preserve">PEVuZE5vdGU+PENpdGU+PEF1dGhvcj5IZW5uPC9BdXRob3I+PFllYXI+MjAxNzwvWWVhcj48UmVj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Pr="0043143F">
              <w:rPr>
                <w:rFonts w:ascii="Times New Roman" w:hAnsi="Times New Roman" w:cs="Times New Roman"/>
                <w:sz w:val="22"/>
                <w:szCs w:val="22"/>
              </w:rPr>
              <w:instrText xml:space="preserve"> ADDIN EN.CITE.DATA </w:instrText>
            </w:r>
            <w:r w:rsidRPr="0043143F">
              <w:rPr>
                <w:rFonts w:ascii="Times New Roman" w:hAnsi="Times New Roman" w:cs="Times New Roman"/>
                <w:sz w:val="22"/>
                <w:szCs w:val="22"/>
              </w:rPr>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r>
            <w:r w:rsidRPr="0043143F">
              <w:rPr>
                <w:rFonts w:ascii="Times New Roman" w:hAnsi="Times New Roman" w:cs="Times New Roman"/>
                <w:sz w:val="22"/>
                <w:szCs w:val="22"/>
              </w:rPr>
              <w:fldChar w:fldCharType="separate"/>
            </w:r>
            <w:r w:rsidRPr="0043143F">
              <w:rPr>
                <w:rFonts w:ascii="Times New Roman" w:hAnsi="Times New Roman" w:cs="Times New Roman"/>
                <w:noProof/>
                <w:sz w:val="22"/>
                <w:szCs w:val="22"/>
              </w:rPr>
              <w:t>(Bapat, Attia &amp; Thomas, 2012; Clarke et al., 2013; Cocchieri et al., 2016; Henn et al., 2017; Thourani et al., 2015)</w:t>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t xml:space="preserve"> </w:t>
            </w:r>
            <w:r w:rsidRPr="0043143F">
              <w:rPr>
                <w:rFonts w:ascii="Times New Roman" w:hAnsi="Times New Roman" w:cs="Times New Roman"/>
                <w:sz w:val="22"/>
                <w:szCs w:val="22"/>
              </w:rPr>
              <w:fldChar w:fldCharType="begin">
                <w:fldData xml:space="preserve">PEVuZE5vdGU+PENpdGU+PEF1dGhvcj5LYXNhcGthcmE8L0F1dGhvcj48WWVhcj4yMDE2PC9ZZWFy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</w:fldData>
              </w:fldChar>
            </w:r>
            <w:r w:rsidRPr="0043143F">
              <w:rPr>
                <w:rFonts w:ascii="Times New Roman" w:hAnsi="Times New Roman" w:cs="Times New Roman"/>
                <w:sz w:val="22"/>
                <w:szCs w:val="22"/>
              </w:rPr>
              <w:instrText xml:space="preserve"> ADDIN EN.CITE </w:instrText>
            </w:r>
            <w:r w:rsidRPr="0043143F">
              <w:rPr>
                <w:rFonts w:ascii="Times New Roman" w:hAnsi="Times New Roman" w:cs="Times New Roman"/>
                <w:sz w:val="22"/>
                <w:szCs w:val="22"/>
              </w:rPr>
              <w:fldChar w:fldCharType="begin">
                <w:fldData xml:space="preserve">PEVuZE5vdGU+PENpdGU+PEF1dGhvcj5LYXNhcGthcmE8L0F1dGhvcj48WWVhcj4yMDE2PC9ZZWFy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</w:fldData>
              </w:fldChar>
            </w:r>
            <w:r w:rsidRPr="0043143F">
              <w:rPr>
                <w:rFonts w:ascii="Times New Roman" w:hAnsi="Times New Roman" w:cs="Times New Roman"/>
                <w:sz w:val="22"/>
                <w:szCs w:val="22"/>
              </w:rPr>
              <w:instrText xml:space="preserve"> ADDIN EN.CITE.DATA </w:instrText>
            </w:r>
            <w:r w:rsidRPr="0043143F">
              <w:rPr>
                <w:rFonts w:ascii="Times New Roman" w:hAnsi="Times New Roman" w:cs="Times New Roman"/>
                <w:sz w:val="22"/>
                <w:szCs w:val="22"/>
              </w:rPr>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r>
            <w:r w:rsidRPr="0043143F">
              <w:rPr>
                <w:rFonts w:ascii="Times New Roman" w:hAnsi="Times New Roman" w:cs="Times New Roman"/>
                <w:sz w:val="22"/>
                <w:szCs w:val="22"/>
              </w:rPr>
              <w:fldChar w:fldCharType="separate"/>
            </w:r>
            <w:r w:rsidRPr="0043143F">
              <w:rPr>
                <w:rFonts w:ascii="Times New Roman" w:hAnsi="Times New Roman" w:cs="Times New Roman"/>
                <w:noProof/>
                <w:sz w:val="22"/>
                <w:szCs w:val="22"/>
              </w:rPr>
              <w:t>(Kasapkara et al., 2016; López-Otero et al., 2011; Modine et al., 2011; Modine et al., 2012)</w:t>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t xml:space="preserve"> </w:t>
            </w:r>
            <w:r w:rsidRPr="0043143F">
              <w:rPr>
                <w:rFonts w:ascii="Times New Roman" w:hAnsi="Times New Roman" w:cs="Times New Roman"/>
                <w:sz w:val="22"/>
                <w:szCs w:val="22"/>
              </w:rPr>
              <w:fldChar w:fldCharType="begin">
                <w:fldData xml:space="preserve">PEVuZE5vdGU+PENpdGU+PEF1dGhvcj5GcsO2aGxpY2g8L0F1dGhvcj48WWVhcj4yMDE1PC9ZZWFy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=
</w:fldData>
              </w:fldChar>
            </w:r>
            <w:r w:rsidRPr="0043143F">
              <w:rPr>
                <w:rFonts w:ascii="Times New Roman" w:hAnsi="Times New Roman" w:cs="Times New Roman"/>
                <w:sz w:val="22"/>
                <w:szCs w:val="22"/>
              </w:rPr>
              <w:instrText xml:space="preserve"> ADDIN EN.CITE </w:instrText>
            </w:r>
            <w:r w:rsidRPr="0043143F">
              <w:rPr>
                <w:rFonts w:ascii="Times New Roman" w:hAnsi="Times New Roman" w:cs="Times New Roman"/>
                <w:sz w:val="22"/>
                <w:szCs w:val="22"/>
              </w:rPr>
              <w:fldChar w:fldCharType="begin">
                <w:fldData xml:space="preserve">PEVuZE5vdGU+PENpdGU+PEF1dGhvcj5GcsO2aGxpY2g8L0F1dGhvcj48WWVhcj4yMDE1PC9ZZWFy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=
</w:fldData>
              </w:fldChar>
            </w:r>
            <w:r w:rsidRPr="0043143F">
              <w:rPr>
                <w:rFonts w:ascii="Times New Roman" w:hAnsi="Times New Roman" w:cs="Times New Roman"/>
                <w:sz w:val="22"/>
                <w:szCs w:val="22"/>
              </w:rPr>
              <w:instrText xml:space="preserve"> ADDIN EN.CITE.DATA </w:instrText>
            </w:r>
            <w:r w:rsidRPr="0043143F">
              <w:rPr>
                <w:rFonts w:ascii="Times New Roman" w:hAnsi="Times New Roman" w:cs="Times New Roman"/>
                <w:sz w:val="22"/>
                <w:szCs w:val="22"/>
              </w:rPr>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r>
            <w:r w:rsidRPr="0043143F">
              <w:rPr>
                <w:rFonts w:ascii="Times New Roman" w:hAnsi="Times New Roman" w:cs="Times New Roman"/>
                <w:sz w:val="22"/>
                <w:szCs w:val="22"/>
              </w:rPr>
              <w:fldChar w:fldCharType="separate"/>
            </w:r>
            <w:r w:rsidRPr="0043143F">
              <w:rPr>
                <w:rFonts w:ascii="Times New Roman" w:hAnsi="Times New Roman" w:cs="Times New Roman"/>
                <w:noProof/>
                <w:sz w:val="22"/>
                <w:szCs w:val="22"/>
              </w:rPr>
              <w:t>(Fröhlich et al., 2015; Reardon et al., 2014)</w:t>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t xml:space="preserve"> </w:t>
            </w:r>
            <w:r w:rsidRPr="0043143F">
              <w:rPr>
                <w:rFonts w:ascii="Times New Roman" w:hAnsi="Times New Roman" w:cs="Times New Roman"/>
                <w:sz w:val="22"/>
                <w:szCs w:val="22"/>
              </w:rPr>
              <w:fldChar w:fldCharType="begin">
                <w:fldData xml:space="preserve">PEVuZE5vdGU+PENpdGU+PEF1dGhvcj5PJmFwb3M7SGFpcjwvQXV0aG9yPjxZZWFyPjIwMTg8L1ll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</w:fldData>
              </w:fldChar>
            </w:r>
            <w:r w:rsidRPr="0043143F">
              <w:rPr>
                <w:rFonts w:ascii="Times New Roman" w:hAnsi="Times New Roman" w:cs="Times New Roman"/>
                <w:sz w:val="22"/>
                <w:szCs w:val="22"/>
              </w:rPr>
              <w:instrText xml:space="preserve"> ADDIN EN.CITE </w:instrText>
            </w:r>
            <w:r w:rsidRPr="0043143F">
              <w:rPr>
                <w:rFonts w:ascii="Times New Roman" w:hAnsi="Times New Roman" w:cs="Times New Roman"/>
                <w:sz w:val="22"/>
                <w:szCs w:val="22"/>
              </w:rPr>
              <w:fldChar w:fldCharType="begin">
                <w:fldData xml:space="preserve">PEVuZE5vdGU+PENpdGU+PEF1dGhvcj5PJmFwb3M7SGFpcjwvQXV0aG9yPjxZZWFyPjIwMTg8L1ll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</w:fldData>
              </w:fldChar>
            </w:r>
            <w:r w:rsidRPr="0043143F">
              <w:rPr>
                <w:rFonts w:ascii="Times New Roman" w:hAnsi="Times New Roman" w:cs="Times New Roman"/>
                <w:sz w:val="22"/>
                <w:szCs w:val="22"/>
              </w:rPr>
              <w:instrText xml:space="preserve"> ADDIN EN.CITE.DATA </w:instrText>
            </w:r>
            <w:r w:rsidRPr="0043143F">
              <w:rPr>
                <w:rFonts w:ascii="Times New Roman" w:hAnsi="Times New Roman" w:cs="Times New Roman"/>
                <w:sz w:val="22"/>
                <w:szCs w:val="22"/>
              </w:rPr>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r>
            <w:r w:rsidRPr="0043143F">
              <w:rPr>
                <w:rFonts w:ascii="Times New Roman" w:hAnsi="Times New Roman" w:cs="Times New Roman"/>
                <w:sz w:val="22"/>
                <w:szCs w:val="22"/>
              </w:rPr>
              <w:fldChar w:fldCharType="separate"/>
            </w:r>
            <w:r w:rsidRPr="0043143F">
              <w:rPr>
                <w:rFonts w:ascii="Times New Roman" w:hAnsi="Times New Roman" w:cs="Times New Roman"/>
                <w:noProof/>
                <w:sz w:val="22"/>
                <w:szCs w:val="22"/>
              </w:rPr>
              <w:t>(O'Hair et al., 2018; Stańska et al., 2018)</w:t>
            </w:r>
            <w:r w:rsidRPr="0043143F">
              <w:rPr>
                <w:rFonts w:ascii="Times New Roman" w:hAnsi="Times New Roman" w:cs="Times New Roman"/>
                <w:sz w:val="22"/>
                <w:szCs w:val="22"/>
              </w:rPr>
              <w:fldChar w:fldCharType="end"/>
            </w:r>
          </w:p>
        </w:tc>
        <w:tc>
          <w:tcPr>
            <w:tcW w:w="567" w:type="dxa"/>
          </w:tcPr>
          <w:p w:rsidR="00755856" w:rsidRPr="0043143F" w:rsidRDefault="00755856" w:rsidP="00B64C8A">
            <w:pPr>
              <w:snapToGrid w:val="0"/>
              <w:spacing w:beforeLines="50" w:before="180" w:afterLines="50" w:after="1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43143F">
              <w:rPr>
                <w:rFonts w:ascii="Times New Roman" w:hAnsi="Times New Roman" w:cs="Times New Roman"/>
                <w:sz w:val="22"/>
                <w:szCs w:val="22"/>
              </w:rPr>
              <w:t>13</w:t>
            </w:r>
          </w:p>
        </w:tc>
      </w:tr>
      <w:tr w:rsidR="00755856" w:rsidRPr="0043143F" w:rsidTr="004314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rsidR="00755856" w:rsidRPr="0043143F" w:rsidRDefault="00755856" w:rsidP="00B64C8A">
            <w:pPr>
              <w:snapToGrid w:val="0"/>
              <w:spacing w:beforeLines="50" w:before="180" w:afterLines="50" w:after="180"/>
              <w:rPr>
                <w:rFonts w:ascii="Times New Roman" w:hAnsi="Times New Roman" w:cs="Times New Roman"/>
                <w:sz w:val="22"/>
                <w:szCs w:val="22"/>
              </w:rPr>
            </w:pPr>
            <w:r w:rsidRPr="0043143F">
              <w:rPr>
                <w:rFonts w:ascii="Times New Roman" w:hAnsi="Times New Roman" w:cs="Times New Roman"/>
                <w:sz w:val="22"/>
                <w:szCs w:val="22"/>
              </w:rPr>
              <w:t>I</w:t>
            </w:r>
            <w:r w:rsidRPr="0043143F">
              <w:rPr>
                <w:rFonts w:ascii="Times New Roman" w:hAnsi="Times New Roman" w:cs="Times New Roman"/>
                <w:caps w:val="0"/>
                <w:sz w:val="22"/>
                <w:szCs w:val="22"/>
              </w:rPr>
              <w:t>ncludes the valve-in-valve procedure</w:t>
            </w:r>
          </w:p>
        </w:tc>
        <w:tc>
          <w:tcPr>
            <w:tcW w:w="6918" w:type="dxa"/>
          </w:tcPr>
          <w:p w:rsidR="00755856" w:rsidRPr="0043143F" w:rsidRDefault="00755856" w:rsidP="00B64C8A">
            <w:pPr>
              <w:snapToGrid w:val="0"/>
              <w:spacing w:beforeLines="50" w:before="180" w:afterLines="50" w:after="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3143F">
              <w:rPr>
                <w:rFonts w:ascii="Times New Roman" w:hAnsi="Times New Roman" w:cs="Times New Roman"/>
                <w:sz w:val="22"/>
                <w:szCs w:val="22"/>
              </w:rPr>
              <w:fldChar w:fldCharType="begin">
                <w:fldData xml:space="preserve">PEVuZE5vdGU+PENpdGU+PEF1dGhvcj5BbnNlbG1pPC9BdXRob3I+PFllYXI+MjAxODwvWWVhcj48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</w:fldData>
              </w:fldChar>
            </w:r>
            <w:r w:rsidRPr="0043143F">
              <w:rPr>
                <w:rFonts w:ascii="Times New Roman" w:hAnsi="Times New Roman" w:cs="Times New Roman"/>
                <w:sz w:val="22"/>
                <w:szCs w:val="22"/>
              </w:rPr>
              <w:instrText xml:space="preserve"> ADDIN EN.CITE </w:instrText>
            </w:r>
            <w:r w:rsidRPr="0043143F">
              <w:rPr>
                <w:rFonts w:ascii="Times New Roman" w:hAnsi="Times New Roman" w:cs="Times New Roman"/>
                <w:sz w:val="22"/>
                <w:szCs w:val="22"/>
              </w:rPr>
              <w:fldChar w:fldCharType="begin">
                <w:fldData xml:space="preserve">PEVuZE5vdGU+PENpdGU+PEF1dGhvcj5BbnNlbG1pPC9BdXRob3I+PFllYXI+MjAxODwvWWVhcj48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</w:fldData>
              </w:fldChar>
            </w:r>
            <w:r w:rsidRPr="0043143F">
              <w:rPr>
                <w:rFonts w:ascii="Times New Roman" w:hAnsi="Times New Roman" w:cs="Times New Roman"/>
                <w:sz w:val="22"/>
                <w:szCs w:val="22"/>
              </w:rPr>
              <w:instrText xml:space="preserve"> ADDIN EN.CITE.DATA </w:instrText>
            </w:r>
            <w:r w:rsidRPr="0043143F">
              <w:rPr>
                <w:rFonts w:ascii="Times New Roman" w:hAnsi="Times New Roman" w:cs="Times New Roman"/>
                <w:sz w:val="22"/>
                <w:szCs w:val="22"/>
              </w:rPr>
            </w:r>
            <w:r w:rsidRPr="0043143F">
              <w:rPr>
                <w:rFonts w:ascii="Times New Roman" w:hAnsi="Times New Roman" w:cs="Times New Roman"/>
                <w:sz w:val="22"/>
                <w:szCs w:val="22"/>
              </w:rPr>
              <w:fldChar w:fldCharType="end"/>
            </w:r>
            <w:r w:rsidRPr="0043143F">
              <w:rPr>
                <w:rFonts w:ascii="Times New Roman" w:hAnsi="Times New Roman" w:cs="Times New Roman"/>
                <w:sz w:val="22"/>
                <w:szCs w:val="22"/>
              </w:rPr>
            </w:r>
            <w:r w:rsidRPr="0043143F">
              <w:rPr>
                <w:rFonts w:ascii="Times New Roman" w:hAnsi="Times New Roman" w:cs="Times New Roman"/>
                <w:sz w:val="22"/>
                <w:szCs w:val="22"/>
              </w:rPr>
              <w:fldChar w:fldCharType="separate"/>
            </w:r>
            <w:r w:rsidRPr="0043143F">
              <w:rPr>
                <w:rFonts w:ascii="Times New Roman" w:hAnsi="Times New Roman" w:cs="Times New Roman"/>
                <w:noProof/>
                <w:sz w:val="22"/>
                <w:szCs w:val="22"/>
              </w:rPr>
              <w:t>(Anselmi et al., 2018b)</w:t>
            </w:r>
            <w:r w:rsidRPr="0043143F">
              <w:rPr>
                <w:rFonts w:ascii="Times New Roman" w:hAnsi="Times New Roman" w:cs="Times New Roman"/>
                <w:sz w:val="22"/>
                <w:szCs w:val="22"/>
              </w:rPr>
              <w:fldChar w:fldCharType="end"/>
            </w:r>
          </w:p>
        </w:tc>
        <w:tc>
          <w:tcPr>
            <w:tcW w:w="567" w:type="dxa"/>
          </w:tcPr>
          <w:p w:rsidR="00755856" w:rsidRPr="0043143F" w:rsidRDefault="00755856" w:rsidP="00B64C8A">
            <w:pPr>
              <w:snapToGrid w:val="0"/>
              <w:spacing w:beforeLines="50" w:before="180" w:afterLines="50" w:after="1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43143F">
              <w:rPr>
                <w:rFonts w:ascii="Times New Roman" w:hAnsi="Times New Roman" w:cs="Times New Roman"/>
                <w:sz w:val="22"/>
                <w:szCs w:val="22"/>
              </w:rPr>
              <w:t>1</w:t>
            </w:r>
          </w:p>
        </w:tc>
      </w:tr>
    </w:tbl>
    <w:p w:rsidR="0008029F" w:rsidRPr="0043143F" w:rsidRDefault="0008029F" w:rsidP="00B64C8A">
      <w:pPr>
        <w:snapToGrid w:val="0"/>
        <w:spacing w:beforeLines="50" w:before="180" w:afterLines="50" w:after="180"/>
        <w:rPr>
          <w:rFonts w:ascii="Times New Roman" w:hAnsi="Times New Roman" w:cs="Times New Roman" w:hint="eastAsia"/>
        </w:rPr>
      </w:pPr>
      <w:bookmarkStart w:id="0" w:name="_GoBack"/>
      <w:bookmarkEnd w:id="0"/>
    </w:p>
    <w:p w:rsidR="00106C71" w:rsidRPr="0043143F" w:rsidRDefault="00B64C8A" w:rsidP="00B64C8A">
      <w:pPr>
        <w:snapToGrid w:val="0"/>
        <w:spacing w:beforeLines="50" w:before="180" w:afterLines="50" w:after="180"/>
        <w:jc w:val="center"/>
        <w:rPr>
          <w:rFonts w:ascii="Times New Roman" w:hAnsi="Times New Roman" w:cs="Times New Roman"/>
          <w:sz w:val="32"/>
          <w:szCs w:val="32"/>
        </w:rPr>
      </w:pPr>
      <w:r w:rsidRPr="0043143F">
        <w:rPr>
          <w:rFonts w:ascii="Times New Roman" w:hAnsi="Times New Roman" w:cs="Times New Roman"/>
          <w:sz w:val="32"/>
          <w:szCs w:val="32"/>
        </w:rPr>
        <w:t>References:</w:t>
      </w:r>
    </w:p>
    <w:p w:rsidR="00755856" w:rsidRPr="0043143F" w:rsidRDefault="00E45DC9"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rPr>
        <w:fldChar w:fldCharType="begin"/>
      </w:r>
      <w:r w:rsidRPr="0043143F">
        <w:rPr>
          <w:rFonts w:ascii="Times New Roman" w:hAnsi="Times New Roman" w:cs="Times New Roman"/>
        </w:rPr>
        <w:instrText xml:space="preserve"> ADDIN EN.REFLIST </w:instrText>
      </w:r>
      <w:r w:rsidRPr="0043143F">
        <w:rPr>
          <w:rFonts w:ascii="Times New Roman" w:hAnsi="Times New Roman" w:cs="Times New Roman"/>
        </w:rPr>
        <w:fldChar w:fldCharType="separate"/>
      </w:r>
      <w:r w:rsidR="00755856" w:rsidRPr="0043143F">
        <w:rPr>
          <w:rFonts w:ascii="Times New Roman" w:hAnsi="Times New Roman" w:cs="Times New Roman"/>
          <w:noProof/>
        </w:rPr>
        <w:t>Abu Saleh WK, Goswami R, Chinnadurai P, Al Jabbari O, Barker CM, Lin CH, Kleiman N, Reardon MJ, and Ramlawi B. 2015. Direct Aortic Access Transcatheter Aortic Valve Replacement: Three-Dimensional Computed Tomography Planning and Real-Time Fluoroscopic Image Guidance.</w:t>
      </w:r>
      <w:r w:rsidR="00755856" w:rsidRPr="0043143F">
        <w:rPr>
          <w:rFonts w:ascii="Times New Roman" w:hAnsi="Times New Roman" w:cs="Times New Roman"/>
          <w:i/>
          <w:noProof/>
        </w:rPr>
        <w:t xml:space="preserve"> Journal of Heart Valve Disease</w:t>
      </w:r>
      <w:r w:rsidR="00755856" w:rsidRPr="0043143F">
        <w:rPr>
          <w:rFonts w:ascii="Times New Roman" w:hAnsi="Times New Roman" w:cs="Times New Roman"/>
          <w:noProof/>
        </w:rPr>
        <w:t xml:space="preserve"> 24:420-425. </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Ahad S, Wachter K, Rustenbach C, Stan A, Hill S, Schaufele T, Ursulescu A, Franke UF, and Baumbach H. 2017. Concomitant therapy: off-pump coronary revascularization and transcatheter aortic valve implantation.</w:t>
      </w:r>
      <w:r w:rsidRPr="0043143F">
        <w:rPr>
          <w:rFonts w:ascii="Times New Roman" w:hAnsi="Times New Roman" w:cs="Times New Roman"/>
          <w:i/>
          <w:noProof/>
        </w:rPr>
        <w:t xml:space="preserve"> Interact Cardiovasc Thorac Surg</w:t>
      </w:r>
      <w:r w:rsidRPr="0043143F">
        <w:rPr>
          <w:rFonts w:ascii="Times New Roman" w:hAnsi="Times New Roman" w:cs="Times New Roman"/>
          <w:noProof/>
        </w:rPr>
        <w:t>. 10.1093/icvts/ivx029</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 xml:space="preserve">Alkhalil A, Lamba H, Deo S, Bezerra HG, Patel SM, Markowitz A, Simon DI, Costa MA, Davis AC, and </w:t>
      </w:r>
      <w:r w:rsidRPr="0043143F">
        <w:rPr>
          <w:rFonts w:ascii="Times New Roman" w:hAnsi="Times New Roman" w:cs="Times New Roman"/>
          <w:noProof/>
        </w:rPr>
        <w:lastRenderedPageBreak/>
        <w:t>Attizzani GF. 2018. Safety of shorter length of hospital stay for patients undergoing minimalist transcatheter aortic valve replacement.</w:t>
      </w:r>
      <w:r w:rsidRPr="0043143F">
        <w:rPr>
          <w:rFonts w:ascii="Times New Roman" w:hAnsi="Times New Roman" w:cs="Times New Roman"/>
          <w:i/>
          <w:noProof/>
        </w:rPr>
        <w:t xml:space="preserve"> Catheterization and cardiovascular interventions : official journal of the Society for Cardiac Angiography &amp; Interventions</w:t>
      </w:r>
      <w:r w:rsidRPr="0043143F">
        <w:rPr>
          <w:rFonts w:ascii="Times New Roman" w:hAnsi="Times New Roman" w:cs="Times New Roman"/>
          <w:noProof/>
        </w:rPr>
        <w:t xml:space="preserve"> 91:345-353. 10.1002/ccd.27230</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Amrane H, Porta F, Van Boven AJ, Boonstra PW, Hofma SH, Head SJ, and Kappetein AP. 2014. Transcatheter aortic valve implantation using a direct aortic approach: A single-centre Heart Team experience.</w:t>
      </w:r>
      <w:r w:rsidRPr="0043143F">
        <w:rPr>
          <w:rFonts w:ascii="Times New Roman" w:hAnsi="Times New Roman" w:cs="Times New Roman"/>
          <w:i/>
          <w:noProof/>
        </w:rPr>
        <w:t xml:space="preserve"> Interact Cardiovasc Thorac Surg</w:t>
      </w:r>
      <w:r w:rsidRPr="0043143F">
        <w:rPr>
          <w:rFonts w:ascii="Times New Roman" w:hAnsi="Times New Roman" w:cs="Times New Roman"/>
          <w:noProof/>
        </w:rPr>
        <w:t xml:space="preserve"> 19:777-781. 10.1093/icvts/ivu247</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Anselmi A, Dachille A, Auffret V, Harmouche M, Roisne A, Bedossa M, Le Breton H, and Verhoye J-P. 2018a. Evolution of Length of Stay After Surgical and Transcatheter Aortic Valve Implantation Over 8 Years in 1,849 Patients &gt;75 Years of Age and Comparison Between Transfemoral and Transsubclavian Transcatheter Aortic Valve Implantation.</w:t>
      </w:r>
      <w:r w:rsidRPr="0043143F">
        <w:rPr>
          <w:rFonts w:ascii="Times New Roman" w:hAnsi="Times New Roman" w:cs="Times New Roman"/>
          <w:i/>
          <w:noProof/>
        </w:rPr>
        <w:t xml:space="preserve"> The American journal of cardiology</w:t>
      </w:r>
      <w:r w:rsidRPr="0043143F">
        <w:rPr>
          <w:rFonts w:ascii="Times New Roman" w:hAnsi="Times New Roman" w:cs="Times New Roman"/>
          <w:noProof/>
        </w:rPr>
        <w:t xml:space="preserve"> 122:1387-1393. 10.1016/j.amjcard.2018.06.051</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Anselmi A, Tomasi J, Giardinelli F, Bedossa M, Rosier S, and Verhoye JP. 2018b. Safety and effectiveness of the transsubclavian approach for transcatheter aortic valve implantation with the 14-F CoreValve Evolut R device.</w:t>
      </w:r>
      <w:r w:rsidRPr="0043143F">
        <w:rPr>
          <w:rFonts w:ascii="Times New Roman" w:hAnsi="Times New Roman" w:cs="Times New Roman"/>
          <w:i/>
          <w:noProof/>
        </w:rPr>
        <w:t xml:space="preserve"> Journal of Cardiovascular Medicine</w:t>
      </w:r>
      <w:r w:rsidRPr="0043143F">
        <w:rPr>
          <w:rFonts w:ascii="Times New Roman" w:hAnsi="Times New Roman" w:cs="Times New Roman"/>
          <w:noProof/>
        </w:rPr>
        <w:t xml:space="preserve"> 19:664-668. 10.2459/JCM.0000000000000706</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Arai T, Romano M, Lefevre T, Hovasse T, Bouvier E, Morice MC, Farge A, Garot P, and Chevalier B. 2016. Impact of procedural volume on outcome optimization in transaortic transcatheter aortic valve implantation.</w:t>
      </w:r>
      <w:r w:rsidRPr="0043143F">
        <w:rPr>
          <w:rFonts w:ascii="Times New Roman" w:hAnsi="Times New Roman" w:cs="Times New Roman"/>
          <w:i/>
          <w:noProof/>
        </w:rPr>
        <w:t xml:space="preserve"> Int J Cardiol</w:t>
      </w:r>
      <w:r w:rsidRPr="0043143F">
        <w:rPr>
          <w:rFonts w:ascii="Times New Roman" w:hAnsi="Times New Roman" w:cs="Times New Roman"/>
          <w:noProof/>
        </w:rPr>
        <w:t xml:space="preserve"> 223:292-296. 10.1016/j.ijcard.2016.07.184</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Armoiry X, Obadia J-F, Pascal L, Polazzi S, and Duclos A. 2018. Comparison of transcatheter versus surgical aortic valve implantation in high-risk patients: A nationwide study in France.</w:t>
      </w:r>
      <w:r w:rsidRPr="0043143F">
        <w:rPr>
          <w:rFonts w:ascii="Times New Roman" w:hAnsi="Times New Roman" w:cs="Times New Roman"/>
          <w:i/>
          <w:noProof/>
        </w:rPr>
        <w:t xml:space="preserve"> The Journal of thoracic and cardiovascular surgery</w:t>
      </w:r>
      <w:r w:rsidRPr="0043143F">
        <w:rPr>
          <w:rFonts w:ascii="Times New Roman" w:hAnsi="Times New Roman" w:cs="Times New Roman"/>
          <w:noProof/>
        </w:rPr>
        <w:t xml:space="preserve"> 156:1017-1025.e1014. 10.1016/j.jtcvs.2018.02.092</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Azevedo FS, Correa MG, Paula DHG, Felix ADS, Belem LHJ, Mendes APC, Silva VG, Marques BM, Monteiro AJdO, Weksler C, Colafranceschi AS, and Kasal DAB. 2018. Transcatheter Aortic Valve Replacement: The Experience of One Brazilian Health Care Center.</w:t>
      </w:r>
      <w:r w:rsidRPr="0043143F">
        <w:rPr>
          <w:rFonts w:ascii="Times New Roman" w:hAnsi="Times New Roman" w:cs="Times New Roman"/>
          <w:i/>
          <w:noProof/>
        </w:rPr>
        <w:t xml:space="preserve"> Brazilian journal of cardiovascular surgery</w:t>
      </w:r>
      <w:r w:rsidRPr="0043143F">
        <w:rPr>
          <w:rFonts w:ascii="Times New Roman" w:hAnsi="Times New Roman" w:cs="Times New Roman"/>
          <w:noProof/>
        </w:rPr>
        <w:t xml:space="preserve"> 33:1-7. </w:t>
      </w:r>
      <w:hyperlink r:id="rId4" w:history="1">
        <w:r w:rsidRPr="0043143F">
          <w:rPr>
            <w:rStyle w:val="a6"/>
            <w:rFonts w:ascii="Times New Roman" w:hAnsi="Times New Roman" w:cs="Times New Roman"/>
            <w:noProof/>
          </w:rPr>
          <w:t>https://dx.doi.org/10.21470/1678-9741-2017-0117</w:t>
        </w:r>
      </w:hyperlink>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Bapat V, Frank D, Cocchieri R, Jagielak D, Bonaros N, Aiello M, Lapeze J, Laine M, Chocron S, Muir D, Eichinger W, Thielmann M, Labrousse L, Rein KA, Verhoye JP, Gerosa G, Baumbach H, Bramlage P, Deutsch C, Thoenes M, and Romano M. 2016. Transcatheter Aortic Valve Replacement Using Transaortic Access: Experience From the Multicenter, Multinational, Prospective ROUTE Registry.</w:t>
      </w:r>
      <w:r w:rsidRPr="0043143F">
        <w:rPr>
          <w:rFonts w:ascii="Times New Roman" w:hAnsi="Times New Roman" w:cs="Times New Roman"/>
          <w:i/>
          <w:noProof/>
        </w:rPr>
        <w:t xml:space="preserve"> JACC Cardiovasc Interv</w:t>
      </w:r>
      <w:r w:rsidRPr="0043143F">
        <w:rPr>
          <w:rFonts w:ascii="Times New Roman" w:hAnsi="Times New Roman" w:cs="Times New Roman"/>
          <w:noProof/>
        </w:rPr>
        <w:t xml:space="preserve"> 9:1815-1822. 10.1016/j.jcin.2016.06.031</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Bapat V, Khawaja MZ, Attia R, Narayana A, Wilson K, Macgillivray K, Young C, Hancock J, Redwood S, and Thomas M. 2012. Transaortic Transcatheter Aortic valve implantation using Edwards Sapien valve: a novel approach.</w:t>
      </w:r>
      <w:r w:rsidRPr="0043143F">
        <w:rPr>
          <w:rFonts w:ascii="Times New Roman" w:hAnsi="Times New Roman" w:cs="Times New Roman"/>
          <w:i/>
          <w:noProof/>
        </w:rPr>
        <w:t xml:space="preserve"> Catheterization &amp; Cardiovascular Interventions</w:t>
      </w:r>
      <w:r w:rsidRPr="0043143F">
        <w:rPr>
          <w:rFonts w:ascii="Times New Roman" w:hAnsi="Times New Roman" w:cs="Times New Roman"/>
          <w:noProof/>
        </w:rPr>
        <w:t xml:space="preserve"> 79:733-740. </w:t>
      </w:r>
      <w:hyperlink r:id="rId5" w:history="1">
        <w:r w:rsidRPr="0043143F">
          <w:rPr>
            <w:rStyle w:val="a6"/>
            <w:rFonts w:ascii="Times New Roman" w:hAnsi="Times New Roman" w:cs="Times New Roman"/>
            <w:noProof/>
          </w:rPr>
          <w:t>https://dx.doi.org/10.1002/ccd.23276</w:t>
        </w:r>
      </w:hyperlink>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Bapat VN, Attia RQ, and Thomas M. 2012. Distribution of calcium in the ascending aorta in patients undergoing transcatheter aortic valve implantation and its relevance to the transaortic approach.</w:t>
      </w:r>
      <w:r w:rsidRPr="0043143F">
        <w:rPr>
          <w:rFonts w:ascii="Times New Roman" w:hAnsi="Times New Roman" w:cs="Times New Roman"/>
          <w:i/>
          <w:noProof/>
        </w:rPr>
        <w:t xml:space="preserve"> JACC: Cardiovascular Interventions</w:t>
      </w:r>
      <w:r w:rsidRPr="0043143F">
        <w:rPr>
          <w:rFonts w:ascii="Times New Roman" w:hAnsi="Times New Roman" w:cs="Times New Roman"/>
          <w:noProof/>
        </w:rPr>
        <w:t xml:space="preserve"> 5:470-476. </w:t>
      </w:r>
      <w:hyperlink r:id="rId6" w:history="1">
        <w:r w:rsidRPr="0043143F">
          <w:rPr>
            <w:rStyle w:val="a6"/>
            <w:rFonts w:ascii="Times New Roman" w:hAnsi="Times New Roman" w:cs="Times New Roman"/>
            <w:noProof/>
          </w:rPr>
          <w:t>https://dx.doi.org/10.1016/j.jcin.2012.03.006</w:t>
        </w:r>
      </w:hyperlink>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Barbanti M, Costa G, Zappulla P, Todaro D, Picci A, Rapisarda G, Di Simone E, Sicuso R, Buccheri S, Gulino S, Pilato G, La Spina K, D'Arrigo P, Valvo R, Indelicato A, Giannazzo D, Imme S, Tamburino C, Patane M, Sgroi C, Giuffrida A, Trovato D, Monte IP, Deste W, Capranzano P, Capodanno D, and Tamburino C. 2018. Incidence of Long-Term Structural Valve Dysfunction and Bioprosthetic Valve Failure After Transcatheter Aortic Valve Replacement.</w:t>
      </w:r>
      <w:r w:rsidRPr="0043143F">
        <w:rPr>
          <w:rFonts w:ascii="Times New Roman" w:hAnsi="Times New Roman" w:cs="Times New Roman"/>
          <w:i/>
          <w:noProof/>
        </w:rPr>
        <w:t xml:space="preserve"> Journal of the American Heart Association</w:t>
      </w:r>
      <w:r w:rsidRPr="0043143F">
        <w:rPr>
          <w:rFonts w:ascii="Times New Roman" w:hAnsi="Times New Roman" w:cs="Times New Roman"/>
          <w:noProof/>
        </w:rPr>
        <w:t xml:space="preserve"> 7:e008440. </w:t>
      </w:r>
      <w:hyperlink r:id="rId7" w:history="1">
        <w:r w:rsidRPr="0043143F">
          <w:rPr>
            <w:rStyle w:val="a6"/>
            <w:rFonts w:ascii="Times New Roman" w:hAnsi="Times New Roman" w:cs="Times New Roman"/>
            <w:noProof/>
          </w:rPr>
          <w:t>https://dx.doi.org/10.1161/JAHA.117.008440</w:t>
        </w:r>
      </w:hyperlink>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Basir MB, Velez C, Fuller B, Wyman J, Paone G, Wang DD, Guerrero M, Greenbaum A, and O'Neill W. 2016. Rates of vascular access use in transcatheter aortic valve replacement: A look into the next generation.</w:t>
      </w:r>
      <w:r w:rsidRPr="0043143F">
        <w:rPr>
          <w:rFonts w:ascii="Times New Roman" w:hAnsi="Times New Roman" w:cs="Times New Roman"/>
          <w:i/>
          <w:noProof/>
        </w:rPr>
        <w:t xml:space="preserve"> Catheterization and Cardiovascular Interventions</w:t>
      </w:r>
      <w:r w:rsidRPr="0043143F">
        <w:rPr>
          <w:rFonts w:ascii="Times New Roman" w:hAnsi="Times New Roman" w:cs="Times New Roman"/>
          <w:noProof/>
        </w:rPr>
        <w:t xml:space="preserve"> 87:E166-E171. 10.1002/ccd.26116</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 xml:space="preserve">Bavishi C, Kolte D, Gordon PC, and Abbott JD. 2018. Transcatheter aortic valve replacement in patients </w:t>
      </w:r>
      <w:r w:rsidRPr="0043143F">
        <w:rPr>
          <w:rFonts w:ascii="Times New Roman" w:hAnsi="Times New Roman" w:cs="Times New Roman"/>
          <w:noProof/>
        </w:rPr>
        <w:lastRenderedPageBreak/>
        <w:t>with severe aortic stenosis and heart failure.</w:t>
      </w:r>
      <w:r w:rsidRPr="0043143F">
        <w:rPr>
          <w:rFonts w:ascii="Times New Roman" w:hAnsi="Times New Roman" w:cs="Times New Roman"/>
          <w:i/>
          <w:noProof/>
        </w:rPr>
        <w:t xml:space="preserve"> Heart failure reviews</w:t>
      </w:r>
      <w:r w:rsidRPr="0043143F">
        <w:rPr>
          <w:rFonts w:ascii="Times New Roman" w:hAnsi="Times New Roman" w:cs="Times New Roman"/>
          <w:noProof/>
        </w:rPr>
        <w:t xml:space="preserve"> 23:821-829. 10.1007/s10741-018-9726-8</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Beurtheret S, Karam N, Resseguier N, Houel R, Modine T, Folliguet T, Chamandi C, Com O, Gelisse R, Bille J, Joly P, Barra N, Tavildari A, Commeau P, Armero S, Pankert M, Pansieri M, Siame S, Koning R, Laskar M, Le Dolley Y, Maudiere A, Villette B, Khanoyan P, Seitz J, Blanchard D, Spaulding C, Lefevre T, Van Belle E, Gilard M, Eltchaninoff H, Iung B, Verhoye JP, Abi-Akar R, Achouh P, Cuisset T, Leprince P, Marijon E, Le Breton H, and Lafont A. 2019. Femoral Versus Nonfemoral Peripheral Access for Transcatheter Aortic Valve Replacement.</w:t>
      </w:r>
      <w:r w:rsidRPr="0043143F">
        <w:rPr>
          <w:rFonts w:ascii="Times New Roman" w:hAnsi="Times New Roman" w:cs="Times New Roman"/>
          <w:i/>
          <w:noProof/>
        </w:rPr>
        <w:t xml:space="preserve"> Journal of the American College of Cardiology</w:t>
      </w:r>
      <w:r w:rsidRPr="0043143F">
        <w:rPr>
          <w:rFonts w:ascii="Times New Roman" w:hAnsi="Times New Roman" w:cs="Times New Roman"/>
          <w:noProof/>
        </w:rPr>
        <w:t xml:space="preserve"> 74:2728-2739. 10.1016/j.jacc.2019.09.054</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Beve M, Auffret V, Belhaj Soulami R, Tomasi J, Anselmi A, Roisne A, Boulmier D, Bedossa M, Leurent G, Donal E, Le Breton H, and Verhoye JP. 2019. Comparison of the Transarterial and Transthoracic Approaches in Nontransfemoral Transcatheter Aortic Valve Implantation.</w:t>
      </w:r>
      <w:r w:rsidRPr="0043143F">
        <w:rPr>
          <w:rFonts w:ascii="Times New Roman" w:hAnsi="Times New Roman" w:cs="Times New Roman"/>
          <w:i/>
          <w:noProof/>
        </w:rPr>
        <w:t xml:space="preserve"> American Journal of Cardiology</w:t>
      </w:r>
      <w:r w:rsidRPr="0043143F">
        <w:rPr>
          <w:rFonts w:ascii="Times New Roman" w:hAnsi="Times New Roman" w:cs="Times New Roman"/>
          <w:noProof/>
        </w:rPr>
        <w:t xml:space="preserve"> 123:1501-1509. 10.1016/j.amjcard.2019.01.040</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Bittar E, and Castilho V. 2017. The cost of transcatheter aortic valve implantation according to different access routes.</w:t>
      </w:r>
      <w:r w:rsidRPr="0043143F">
        <w:rPr>
          <w:rFonts w:ascii="Times New Roman" w:hAnsi="Times New Roman" w:cs="Times New Roman"/>
          <w:i/>
          <w:noProof/>
        </w:rPr>
        <w:t xml:space="preserve"> Revista da Escola de Enfermagem da U S P</w:t>
      </w:r>
      <w:r w:rsidRPr="0043143F">
        <w:rPr>
          <w:rFonts w:ascii="Times New Roman" w:hAnsi="Times New Roman" w:cs="Times New Roman"/>
          <w:noProof/>
        </w:rPr>
        <w:t xml:space="preserve"> 51:e03246. </w:t>
      </w:r>
      <w:hyperlink r:id="rId8" w:history="1">
        <w:r w:rsidRPr="0043143F">
          <w:rPr>
            <w:rStyle w:val="a6"/>
            <w:rFonts w:ascii="Times New Roman" w:hAnsi="Times New Roman" w:cs="Times New Roman"/>
            <w:noProof/>
          </w:rPr>
          <w:t>https://dx.doi.org/10.1590/S1980-220X2016050503246</w:t>
        </w:r>
      </w:hyperlink>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Blackman DJ, Baxter PD, Gale CP, Moat NE, Maccarthy PA, Hildick-Smith D, Trivedi U, Cunningham D, De Belder MA, and Ludman PF. 2014. Do Outcomes from transcatheter aortic valve implantation vary according to access route and valve type? the UK TAVI registry.</w:t>
      </w:r>
      <w:r w:rsidRPr="0043143F">
        <w:rPr>
          <w:rFonts w:ascii="Times New Roman" w:hAnsi="Times New Roman" w:cs="Times New Roman"/>
          <w:i/>
          <w:noProof/>
        </w:rPr>
        <w:t xml:space="preserve"> Journal of Interventional Cardiology</w:t>
      </w:r>
      <w:r w:rsidRPr="0043143F">
        <w:rPr>
          <w:rFonts w:ascii="Times New Roman" w:hAnsi="Times New Roman" w:cs="Times New Roman"/>
          <w:noProof/>
        </w:rPr>
        <w:t xml:space="preserve"> 27:86-95. 10.1111/joic.12084</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Bonaros N, Kofler M, Frank D, Cocchieri R, Jagielak D, Aiello M, Lapeze J, Laine M, Chocron S, Muir D, Eichinger W, Thielmann M, Labrousse L, Bapat V, Rein KA, Verhoye J-P, Gerosa G, Baumbach H, Deutsch C, Bramlage P, Thoenes M, and Romano M. 2018. Balloon-expandable transaortic transcatheter aortic valve implantation with or without predilation.</w:t>
      </w:r>
      <w:r w:rsidRPr="0043143F">
        <w:rPr>
          <w:rFonts w:ascii="Times New Roman" w:hAnsi="Times New Roman" w:cs="Times New Roman"/>
          <w:i/>
          <w:noProof/>
        </w:rPr>
        <w:t xml:space="preserve"> The Journal of thoracic and cardiovascular surgery</w:t>
      </w:r>
      <w:r w:rsidRPr="0043143F">
        <w:rPr>
          <w:rFonts w:ascii="Times New Roman" w:hAnsi="Times New Roman" w:cs="Times New Roman"/>
          <w:noProof/>
        </w:rPr>
        <w:t xml:space="preserve"> 155:915-923. 10.1016/j.jtcvs.2017.10.071</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Bonaros N, Petzina R, Cocchieri R, Jagielak D, Aiello M, Lapeze J, Laine M, Chocron S, Muir D, Eichinger W, Thielmann M, Labrousse L, Bapat V, Arne Rein K, Verhoye JP, Gerosa G, Baumbach H, Kofler M, Bramlage P, Deutsch C, Thoenes M, Frank D, and Romano M. 2017. Transaortic transcatheter aortic valve implantation as a first-line choice or as a last resort? An analysis based on the ROUTE registry.</w:t>
      </w:r>
      <w:r w:rsidRPr="0043143F">
        <w:rPr>
          <w:rFonts w:ascii="Times New Roman" w:hAnsi="Times New Roman" w:cs="Times New Roman"/>
          <w:i/>
          <w:noProof/>
        </w:rPr>
        <w:t xml:space="preserve"> Eur J Cardio-Thorac Surg</w:t>
      </w:r>
      <w:r w:rsidRPr="0043143F">
        <w:rPr>
          <w:rFonts w:ascii="Times New Roman" w:hAnsi="Times New Roman" w:cs="Times New Roman"/>
          <w:noProof/>
        </w:rPr>
        <w:t xml:space="preserve"> 51:919-926. </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Bruschi G, de Marco F, Botta L, Cannata A, Oreglia J, Colombo P, Barosi A, Colombo T, Nonini S, Paino R, Klugmann S, and Martinelli L. 2012. Direct aortic access for transcatheter self-expanding aortic bioprosthetic valves implantation.</w:t>
      </w:r>
      <w:r w:rsidRPr="0043143F">
        <w:rPr>
          <w:rFonts w:ascii="Times New Roman" w:hAnsi="Times New Roman" w:cs="Times New Roman"/>
          <w:i/>
          <w:noProof/>
        </w:rPr>
        <w:t xml:space="preserve"> Annals of Thoracic Surgery</w:t>
      </w:r>
      <w:r w:rsidRPr="0043143F">
        <w:rPr>
          <w:rFonts w:ascii="Times New Roman" w:hAnsi="Times New Roman" w:cs="Times New Roman"/>
          <w:noProof/>
        </w:rPr>
        <w:t xml:space="preserve"> 94:497-503. </w:t>
      </w:r>
      <w:hyperlink r:id="rId9" w:history="1">
        <w:r w:rsidRPr="0043143F">
          <w:rPr>
            <w:rStyle w:val="a6"/>
            <w:rFonts w:ascii="Times New Roman" w:hAnsi="Times New Roman" w:cs="Times New Roman"/>
            <w:noProof/>
          </w:rPr>
          <w:t>https://dx.doi.org/10.1016/j.athoracsur.2012.04.021</w:t>
        </w:r>
      </w:hyperlink>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Campelo-Parada F, Nombela-Franco L, Urena M, Regueiro A, Jiménez-Quevedo P, Del Trigo M, Chamandi C, Rodríguez-Gabella T, Auffret V, Abdul-Jawad Altisent O, DeLarochellière R, Paradis J-M, Dumont E, Philippon F, Pérez-Castellano N, Puri R, Macaya C, and Rodés-Cabau J. 2018. Timing of Onset and Outcome of New Conduction Abnormalities Following Transcatheter Aortic Valve Implantation: Role of Balloon Aortic Valvuloplasty.</w:t>
      </w:r>
      <w:r w:rsidRPr="0043143F">
        <w:rPr>
          <w:rFonts w:ascii="Times New Roman" w:hAnsi="Times New Roman" w:cs="Times New Roman"/>
          <w:i/>
          <w:noProof/>
        </w:rPr>
        <w:t xml:space="preserve"> Revista espanola de cardiologia (English ed)</w:t>
      </w:r>
      <w:r w:rsidRPr="0043143F">
        <w:rPr>
          <w:rFonts w:ascii="Times New Roman" w:hAnsi="Times New Roman" w:cs="Times New Roman"/>
          <w:noProof/>
        </w:rPr>
        <w:t xml:space="preserve"> 71:162-169. 10.1016/j.rec.2017.04.010</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Chamandi C, Abi-Akar R, Rodés-Cabau J, Blanchard D, Dumont E, Spaulding C, Doyle D, Pagny JY, DeLarochellière R, Lafont A, Paradis JM, Puri R, Karam N, Maes F, Rodriguez-Gabella T, Chassaing S, Le Page O, Kalavrouziotis D, and Mohammadi S. 2018. Transcarotid compared with other alternative access routes for transcatheter aortic valve replacement.</w:t>
      </w:r>
      <w:r w:rsidRPr="0043143F">
        <w:rPr>
          <w:rFonts w:ascii="Times New Roman" w:hAnsi="Times New Roman" w:cs="Times New Roman"/>
          <w:i/>
          <w:noProof/>
        </w:rPr>
        <w:t xml:space="preserve"> Circulation: Cardiovascular Interventions</w:t>
      </w:r>
      <w:r w:rsidRPr="0043143F">
        <w:rPr>
          <w:rFonts w:ascii="Times New Roman" w:hAnsi="Times New Roman" w:cs="Times New Roman"/>
          <w:noProof/>
        </w:rPr>
        <w:t xml:space="preserve"> 11. 10.1161/CIRCINTERVENTIONS.118.006388</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Chopra N, Tong MS, and Yakubov SJ. 2018. Very late occurrence of complete heart block without preexisting atrioventricular conduction abnormalities: A rare complication after transaortic valvular replacement.</w:t>
      </w:r>
      <w:r w:rsidRPr="0043143F">
        <w:rPr>
          <w:rFonts w:ascii="Times New Roman" w:hAnsi="Times New Roman" w:cs="Times New Roman"/>
          <w:i/>
          <w:noProof/>
        </w:rPr>
        <w:t xml:space="preserve"> HeartRhythm Case Reports</w:t>
      </w:r>
      <w:r w:rsidRPr="0043143F">
        <w:rPr>
          <w:rFonts w:ascii="Times New Roman" w:hAnsi="Times New Roman" w:cs="Times New Roman"/>
          <w:noProof/>
        </w:rPr>
        <w:t xml:space="preserve"> 4:77-81. 10.1016/j.hrcr.2017.11.010</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lastRenderedPageBreak/>
        <w:t>Cioni M, Taramasso M, Giacomini A, Montorfano M, Latib A, Colombo A, Alfieri O, and Maisano F. 2011. Transaxillary approach: Short- and mid-term results in a single-center experience.</w:t>
      </w:r>
      <w:r w:rsidRPr="0043143F">
        <w:rPr>
          <w:rFonts w:ascii="Times New Roman" w:hAnsi="Times New Roman" w:cs="Times New Roman"/>
          <w:i/>
          <w:noProof/>
        </w:rPr>
        <w:t xml:space="preserve"> Innovations: Technology and Techniques in Cardiothoracic and Vascular Surgery</w:t>
      </w:r>
      <w:r w:rsidRPr="0043143F">
        <w:rPr>
          <w:rFonts w:ascii="Times New Roman" w:hAnsi="Times New Roman" w:cs="Times New Roman"/>
          <w:noProof/>
        </w:rPr>
        <w:t xml:space="preserve"> 6:361-365. 10.1097/IMI.0b013e318248e9ed</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Ciuca C, Tarantini G, Latib A, Gasparetto V, Savini C, Di Eusanio M, Napodano M, Maisano F, Gerosa G, Sticchi A, Marzocchi A, Alfieri O, Colombo A, and Saia F. 2016. Trans-subclavian versus transapical access for transcatheter aortic valve implantation: A multicenter study.</w:t>
      </w:r>
      <w:r w:rsidRPr="0043143F">
        <w:rPr>
          <w:rFonts w:ascii="Times New Roman" w:hAnsi="Times New Roman" w:cs="Times New Roman"/>
          <w:i/>
          <w:noProof/>
        </w:rPr>
        <w:t xml:space="preserve"> Catheter Cardiovasc Interv</w:t>
      </w:r>
      <w:r w:rsidRPr="0043143F">
        <w:rPr>
          <w:rFonts w:ascii="Times New Roman" w:hAnsi="Times New Roman" w:cs="Times New Roman"/>
          <w:noProof/>
        </w:rPr>
        <w:t xml:space="preserve"> 87:332-338. 10.1002/ccd.26012</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Clarke A, Wiemers P, Poon KK, Aroney CN, Scalia G, Burstow D, Walters DL, and Tesar P. 2013. Early experience of transaortic TAVI--the future of surgical TAVI?</w:t>
      </w:r>
      <w:r w:rsidRPr="0043143F">
        <w:rPr>
          <w:rFonts w:ascii="Times New Roman" w:hAnsi="Times New Roman" w:cs="Times New Roman"/>
          <w:i/>
          <w:noProof/>
        </w:rPr>
        <w:t xml:space="preserve"> Heart Lung Circ</w:t>
      </w:r>
      <w:r w:rsidRPr="0043143F">
        <w:rPr>
          <w:rFonts w:ascii="Times New Roman" w:hAnsi="Times New Roman" w:cs="Times New Roman"/>
          <w:noProof/>
        </w:rPr>
        <w:t xml:space="preserve"> 22:265-269. </w:t>
      </w:r>
      <w:hyperlink r:id="rId10" w:history="1">
        <w:r w:rsidRPr="0043143F">
          <w:rPr>
            <w:rStyle w:val="a6"/>
            <w:rFonts w:ascii="Times New Roman" w:hAnsi="Times New Roman" w:cs="Times New Roman"/>
            <w:noProof/>
          </w:rPr>
          <w:t>https://dx.doi.org/10.1016/j.hlc.2012.11.002</w:t>
        </w:r>
      </w:hyperlink>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Cocchieri R, Koh EY, Wollersheim LW, Meregalli PG, Bardai A, Bouma BJ, and De Mol BA. 2016. Transaortic aortic valve implantation in 100 patients: Follow-up to 3 years.</w:t>
      </w:r>
      <w:r w:rsidRPr="0043143F">
        <w:rPr>
          <w:rFonts w:ascii="Times New Roman" w:hAnsi="Times New Roman" w:cs="Times New Roman"/>
          <w:i/>
          <w:noProof/>
        </w:rPr>
        <w:t xml:space="preserve"> Innovations: Technology and Techniques in Cardiothoracic and Vascular Surgery</w:t>
      </w:r>
      <w:r w:rsidRPr="0043143F">
        <w:rPr>
          <w:rFonts w:ascii="Times New Roman" w:hAnsi="Times New Roman" w:cs="Times New Roman"/>
          <w:noProof/>
        </w:rPr>
        <w:t xml:space="preserve"> 11:106-111. 10.1097/IMI.0000000000000254</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Deharo P, Jaussaud N, Grisoli D, Camus O, Resseguier N, Le Breton H, Auffret V, Verhoye JP, Koning R, Lefevre T, Van Belle E, Eltchaninoff H, Gilard M, Leprince P, Iung B, Lambert M, Collart F, and Cuisset T. 2018. Impact of Direct Transcatheter Aortic Valve Replacement Without Balloon Aortic Valvuloplasty on Procedural and Clinical Outcomes: Insights From the FRANCE TAVI Registry.</w:t>
      </w:r>
      <w:r w:rsidRPr="0043143F">
        <w:rPr>
          <w:rFonts w:ascii="Times New Roman" w:hAnsi="Times New Roman" w:cs="Times New Roman"/>
          <w:i/>
          <w:noProof/>
        </w:rPr>
        <w:t xml:space="preserve"> JACC Cardiovascular interventions</w:t>
      </w:r>
      <w:r w:rsidRPr="0043143F">
        <w:rPr>
          <w:rFonts w:ascii="Times New Roman" w:hAnsi="Times New Roman" w:cs="Times New Roman"/>
          <w:noProof/>
        </w:rPr>
        <w:t xml:space="preserve"> 11:1956-1965. 10.1016/j.jcin.2018.06.023</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Dodson JA, Williams MR, Cohen DJ, Manandhar P, Vemulapalli S, Blaum C, Zhong H, Rumsfeld JS, and Hochman JS. 2017. Hospital Practice of Direct-Home Discharge and 30-Day Readmission After Transcatheter Aortic Valve Replacement in the Society of Thoracic Surgeons/American College of Cardiology Transcatheter Valve Therapy (STS/ACC TVT) Registry.</w:t>
      </w:r>
      <w:r w:rsidRPr="0043143F">
        <w:rPr>
          <w:rFonts w:ascii="Times New Roman" w:hAnsi="Times New Roman" w:cs="Times New Roman"/>
          <w:i/>
          <w:noProof/>
        </w:rPr>
        <w:t xml:space="preserve"> Journal of the American Heart Association</w:t>
      </w:r>
      <w:r w:rsidRPr="0043143F">
        <w:rPr>
          <w:rFonts w:ascii="Times New Roman" w:hAnsi="Times New Roman" w:cs="Times New Roman"/>
          <w:noProof/>
        </w:rPr>
        <w:t xml:space="preserve"> 6:e006127. 10.1161/JAHA.117.006127</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Dusse F, Edayadiyil-Dudásova M, Thielmann M, Wendt D, Kahlert P, Demircioglu E, Jakob H, Schaefer ST, and Pilarczyk K. 2016. Early prediction of acute kidney injury after transapical and transaortic aortic valve implantation with urinary G1 cell cycle arrest biomarkers.</w:t>
      </w:r>
      <w:r w:rsidRPr="0043143F">
        <w:rPr>
          <w:rFonts w:ascii="Times New Roman" w:hAnsi="Times New Roman" w:cs="Times New Roman"/>
          <w:i/>
          <w:noProof/>
        </w:rPr>
        <w:t xml:space="preserve"> BMC Anesthesiology</w:t>
      </w:r>
      <w:r w:rsidRPr="0043143F">
        <w:rPr>
          <w:rFonts w:ascii="Times New Roman" w:hAnsi="Times New Roman" w:cs="Times New Roman"/>
          <w:noProof/>
        </w:rPr>
        <w:t xml:space="preserve"> 16. 10.1186/s12871-016-0244-8</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Elbaz-Greener G, Qiu F, Masih S, Fang J, Austin PC, Cantor WJ, Dvir D, Asgar AW, Webb JG, Ko DT, and Wijeysundera HC. 2018. Profiling Hospital Performance Based on Mortality After Transcatheter Aortic Valve Replacement in Ontario, Canada.</w:t>
      </w:r>
      <w:r w:rsidRPr="0043143F">
        <w:rPr>
          <w:rFonts w:ascii="Times New Roman" w:hAnsi="Times New Roman" w:cs="Times New Roman"/>
          <w:i/>
          <w:noProof/>
        </w:rPr>
        <w:t xml:space="preserve"> Circulation Cardiovascular quality and outcomes</w:t>
      </w:r>
      <w:r w:rsidRPr="0043143F">
        <w:rPr>
          <w:rFonts w:ascii="Times New Roman" w:hAnsi="Times New Roman" w:cs="Times New Roman"/>
          <w:noProof/>
        </w:rPr>
        <w:t xml:space="preserve"> 11:e004947-e004947. 10.1161/CIRCOUTCOMES.118.004947</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Fröhlich GM, Baxter PD, Malkin CJ, Scott DJA, Moat NE, Hildick-Smith D, Cunningham D, Maccarthy PA, Trivedi U, De Belder MA, Ludman PF, and Blackman DJ. 2015. Comparative Survival after Transapical, Direct Aortic, and Subclavian Transcatheter Aortic Valve Implantation (Data from the UK TAVI Registry).</w:t>
      </w:r>
      <w:r w:rsidRPr="0043143F">
        <w:rPr>
          <w:rFonts w:ascii="Times New Roman" w:hAnsi="Times New Roman" w:cs="Times New Roman"/>
          <w:i/>
          <w:noProof/>
        </w:rPr>
        <w:t xml:space="preserve"> American Journal of Cardiology</w:t>
      </w:r>
      <w:r w:rsidRPr="0043143F">
        <w:rPr>
          <w:rFonts w:ascii="Times New Roman" w:hAnsi="Times New Roman" w:cs="Times New Roman"/>
          <w:noProof/>
        </w:rPr>
        <w:t xml:space="preserve"> 116:1555-1559. 10.1016/j.amjcard.2015.08.035</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 xml:space="preserve">Gilard M, Eltchaninoff H, Donzeau-Gouge P, Chevreul K, Fajadet J, Leprince P, Leguerrier A, Lievre M, Prat A, Teiger E, Lefevre T, Tchetche D, Carrié D, Himbert D, Albat B, Cribier A, Sudre A, Blanchard D, Rioufol G, Collet F, Houel R, Dos Santos P, Meneveau N, Ghostine S, Manigold T, Guyon P, Grisoli D, Le Breton H, Delpine S, Didier R, Favereau X, Souteyrand G, Ohlmann P, Doisy V, Grollier G, Gommeaux A, Claudel JP, Bourlon F, Bertrand B, Laskar M, Iung B, Gilard M, Laskar M, Eltchaninoff H, Fajadet J, Iung B, Teiger E, Donzeau-Gouge P, Leprince P, Leguerrier A, Prat A, Chevreul K, Lievre M, Bertrand M, Cassagne J, Boschat J, Lusson JR, Mathieu P, Logeais Y, Bessou JP, Lefevre T, Chevalier B, Farge A, Garot P, Hovasse T, Morice MC, Romano M, Gouge PD, Tchetche D, Vahdat O, Farah B, Fajadet J, Carrie D, Dumonteil N, Fournial G, Marcheix B, Himbert D, Nataf P, Vahanian A, Albat B, Leclercq F, Piot C, Schmutz L, Aubas P, du Cailar A, Dubar A, Durrleman N, Fargosz F, Levy G, Maupas E, Rivalland F, Robert G, Eltchaninoff H, Bessou JP, </w:t>
      </w:r>
      <w:r w:rsidRPr="0043143F">
        <w:rPr>
          <w:rFonts w:ascii="Times New Roman" w:hAnsi="Times New Roman" w:cs="Times New Roman"/>
          <w:noProof/>
        </w:rPr>
        <w:lastRenderedPageBreak/>
        <w:t>Cribier A, Tron C, Sudre A, Juthier F, Modine T, Van Belle E, Banfi C, Blanchard D, Sallerin T, Bar O, Barbey C, Chassaing S, Chatel D, Le Page O, Tauran A, Rioufol G, Cao D, Dauphin R, Durand de Gevigney G, Finet G, Jegaden O, Obadia JF, Leprince P, Beygui F, Collet JP, Pavie A, Collet F, Pecheux, Bayet, Vaillant A, Vicat J, Wittenberg O, Houel R, Joly P, Rosario R, Bergeron P, Bille J, Gelisse R, Teiger E, Couetil JP, Dubois Rande JL, Hayat D, Fougeres E, Monin JL, Mouillet G, Dos Santos P, Arsac F, Choukroun E, Dijos M, Guibaud JP, Leroux L, Elia N, Meneveau N, Descotes G, Chocron S, Schiele F, Caussin C, Azmoun A, Ghostine S, Nottin R, Tirouvanziam A, Crochet D, Gaudin R, Roussel JC, Guyon P, Bonnet N, Digne F, Mesnidrey P, Royer T, Stratiev V, Grisoli D, Bonnet JL, Cuisset T, Grisoli D, Le Breton H, Abouliatim I, Bedossa M, Boulmier D, Verhoye JP, Delepine S, Debrux JL, Furber A, Pinaud F, Gilard M, Bezon E, Boschat J, Choplain JN, Favereau X, Bical O, Dambrin G, Deleuze P, Jegou A, Lusson JR, Azarnouch K, Durel N, Innorta A, Souteyrand G, Doisy V, Lienhart Y, Roriz R, Staat P, Blanchard D, Fabiani JN, Lafont A, Zegdi R, Heudes D, Ohlmann P, Kindo M, Mazzucotelli JP, Zupan M, Grollier G, Ivascau C, Lognone T, Massetti M, Sabatier R, Huret B, Gommeaux A, Hochart P, Pecheux, Claudel JP, Bouchayer D, Gabrielle F, Pelissier F, Tremeau G, Bourlon F, Dreyfus G, Eker A, Habib Y, Hugues N, Mialhe C, Bertrand B, Chavanon O, Porcu P, and Vanzetto G. 2016. Late Outcomes of Transcatheter Aortic Valve Replacement in High-Risk Patients: The FRANCE-2 Registry.</w:t>
      </w:r>
      <w:r w:rsidRPr="0043143F">
        <w:rPr>
          <w:rFonts w:ascii="Times New Roman" w:hAnsi="Times New Roman" w:cs="Times New Roman"/>
          <w:i/>
          <w:noProof/>
        </w:rPr>
        <w:t xml:space="preserve"> Journal of the American College of Cardiology</w:t>
      </w:r>
      <w:r w:rsidRPr="0043143F">
        <w:rPr>
          <w:rFonts w:ascii="Times New Roman" w:hAnsi="Times New Roman" w:cs="Times New Roman"/>
          <w:noProof/>
        </w:rPr>
        <w:t xml:space="preserve"> 68:1637-1647. 10.1016/j.jacc.2016.07.747</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Godino C, Maisano F, Montorfano M, Latib A, Chieffo A, Michev I, Al-Lamee R, Bande M, Mussardo M, Arioli F, Ielasi A, Cioni M, Taramasso M, Arendar I, Grimaldi A, Spagnolo P, Zangrillo A, La Canna G, Alfieri O, and Colombo A. 2010. Outcomes after transcatheter aortic valve implantation with both Edwards-SAPIEN and CoreValve devices in a single center: the Milan experience.</w:t>
      </w:r>
      <w:r w:rsidRPr="0043143F">
        <w:rPr>
          <w:rFonts w:ascii="Times New Roman" w:hAnsi="Times New Roman" w:cs="Times New Roman"/>
          <w:i/>
          <w:noProof/>
        </w:rPr>
        <w:t xml:space="preserve"> JACC Cardiovasc Interv</w:t>
      </w:r>
      <w:r w:rsidRPr="0043143F">
        <w:rPr>
          <w:rFonts w:ascii="Times New Roman" w:hAnsi="Times New Roman" w:cs="Times New Roman"/>
          <w:noProof/>
        </w:rPr>
        <w:t xml:space="preserve"> 3:1110-1121. 10.1016/j.jcin.2010.09.012</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Gotzmann M, Thiessen A, Lindstaedt M, Mügge A, and Ewers A. 2013. Left atrial diameter, aortic mean gradient, and hemoglobin for risk stratification in patients undergoing transcatheter aortic valve implantation.</w:t>
      </w:r>
      <w:r w:rsidRPr="0043143F">
        <w:rPr>
          <w:rFonts w:ascii="Times New Roman" w:hAnsi="Times New Roman" w:cs="Times New Roman"/>
          <w:i/>
          <w:noProof/>
        </w:rPr>
        <w:t xml:space="preserve"> Clinical Cardiology</w:t>
      </w:r>
      <w:r w:rsidRPr="0043143F">
        <w:rPr>
          <w:rFonts w:ascii="Times New Roman" w:hAnsi="Times New Roman" w:cs="Times New Roman"/>
          <w:noProof/>
        </w:rPr>
        <w:t xml:space="preserve"> 36:228-234. 10.1002/clc.22100</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Hall PS, O'Donnell CI, Mathew V, Garcia S, Bavry AA, Banerjee S, Jneid H, Denktas AE, Giacomini JC, Grossman PM, Aggarwal K, Zimmet JM, Tseng EE, Gozdecki L, Burke L, Bertog SC, Buchbinder M, Plomondon ME, Waldo SW, and Shunk KA. 2019. Outcomes of Veterans Undergoing TAVR Within Veterans Affairs Medical Centers: Insights From the Veterans Affairs Clinical Assessment, Reporting, and Tracking Program.</w:t>
      </w:r>
      <w:r w:rsidRPr="0043143F">
        <w:rPr>
          <w:rFonts w:ascii="Times New Roman" w:hAnsi="Times New Roman" w:cs="Times New Roman"/>
          <w:i/>
          <w:noProof/>
        </w:rPr>
        <w:t xml:space="preserve"> JACC: Cardiovascular Interventions</w:t>
      </w:r>
      <w:r w:rsidRPr="0043143F">
        <w:rPr>
          <w:rFonts w:ascii="Times New Roman" w:hAnsi="Times New Roman" w:cs="Times New Roman"/>
          <w:noProof/>
        </w:rPr>
        <w:t xml:space="preserve"> 12:2186-2194. 10.1016/j.jcin.2019.04.040</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Hayashida K, Romano M, Lefevre T, Chevalier B, Farge A, Hovasse T, Le Houerou D, and Morice MC. 2013. The transaortic approach for transcatheter aortic valve implantation: a valid alternative to the transapical access in patients with no peripheral vascular option. A single center experience.</w:t>
      </w:r>
      <w:r w:rsidRPr="0043143F">
        <w:rPr>
          <w:rFonts w:ascii="Times New Roman" w:hAnsi="Times New Roman" w:cs="Times New Roman"/>
          <w:i/>
          <w:noProof/>
        </w:rPr>
        <w:t xml:space="preserve"> European Journal of Cardio-thoracic Surgery</w:t>
      </w:r>
      <w:r w:rsidRPr="0043143F">
        <w:rPr>
          <w:rFonts w:ascii="Times New Roman" w:hAnsi="Times New Roman" w:cs="Times New Roman"/>
          <w:noProof/>
        </w:rPr>
        <w:t xml:space="preserve"> 44:692-700. </w:t>
      </w:r>
      <w:hyperlink r:id="rId11" w:history="1">
        <w:r w:rsidRPr="0043143F">
          <w:rPr>
            <w:rStyle w:val="a6"/>
            <w:rFonts w:ascii="Times New Roman" w:hAnsi="Times New Roman" w:cs="Times New Roman"/>
            <w:noProof/>
          </w:rPr>
          <w:t>https://dx.doi.org/10.1093/ejcts/ezt037</w:t>
        </w:r>
      </w:hyperlink>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Hellhammer K, Piayda K, Afzal S, Kleinebrecht L, Makosch M, Hennig I, Quast C, Jung C, Polzin A, Westenfeld R, Kelm M, Zeus T, and Veulemans V. 2018. The Latest Evolution of the Medtronic CoreValve System in the Era of Transcatheter Aortic Valve Replacement: Matched Comparison of the Evolut PRO and Evolut R.</w:t>
      </w:r>
      <w:r w:rsidRPr="0043143F">
        <w:rPr>
          <w:rFonts w:ascii="Times New Roman" w:hAnsi="Times New Roman" w:cs="Times New Roman"/>
          <w:i/>
          <w:noProof/>
        </w:rPr>
        <w:t xml:space="preserve"> JACC Cardiovascular interventions</w:t>
      </w:r>
      <w:r w:rsidRPr="0043143F">
        <w:rPr>
          <w:rFonts w:ascii="Times New Roman" w:hAnsi="Times New Roman" w:cs="Times New Roman"/>
          <w:noProof/>
        </w:rPr>
        <w:t xml:space="preserve"> 11:2314-2322. 10.1016/j.jcin.2018.07.023</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Henn MC, Percival T, Zajarias A, Melby SJ, Lindman BR, Quader N, Damiano RJ, Moon MR, Lasala JM, Rao RS, Bell J, Damiano MS, and Maniar HS. 2017. Learning Alternative Access Approaches for Transcatheter Aortic Valve Replacement: Implications for New Transcatheter Aortic Valve Replacement Centers.</w:t>
      </w:r>
      <w:r w:rsidRPr="0043143F">
        <w:rPr>
          <w:rFonts w:ascii="Times New Roman" w:hAnsi="Times New Roman" w:cs="Times New Roman"/>
          <w:i/>
          <w:noProof/>
        </w:rPr>
        <w:t xml:space="preserve"> Annals of Thoracic Surgery</w:t>
      </w:r>
      <w:r w:rsidRPr="0043143F">
        <w:rPr>
          <w:rFonts w:ascii="Times New Roman" w:hAnsi="Times New Roman" w:cs="Times New Roman"/>
          <w:noProof/>
        </w:rPr>
        <w:t xml:space="preserve"> 103:1399-1405. 10.1016/j.athoracsur.2016.08.068</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Herrmann HC, Thourani VH, Kodali SK, Makkar RR, Szeto WY, Anwaruddin S, Desai N, Lim S, Malaisrie SC, Kereiakes DJ, Ramee S, Greason KL, Kapadia S, Babaliaros V, Hahn RT, Pibarot P, Weissman NJ, Leipsic J, Whisenant BK, Webb JG, MacK MJ, and Leon MB. 2016. One-Year Clinical Outcomes with SAPIEN 3 Transcatheter Aortic Valve Replacement in High-Risk and Inoperable Patients with Severe Aortic Stenosis.</w:t>
      </w:r>
      <w:r w:rsidRPr="0043143F">
        <w:rPr>
          <w:rFonts w:ascii="Times New Roman" w:hAnsi="Times New Roman" w:cs="Times New Roman"/>
          <w:i/>
          <w:noProof/>
        </w:rPr>
        <w:t xml:space="preserve"> Circulation</w:t>
      </w:r>
      <w:r w:rsidRPr="0043143F">
        <w:rPr>
          <w:rFonts w:ascii="Times New Roman" w:hAnsi="Times New Roman" w:cs="Times New Roman"/>
          <w:noProof/>
        </w:rPr>
        <w:t xml:space="preserve"> 134:130-140. </w:t>
      </w:r>
      <w:r w:rsidRPr="0043143F">
        <w:rPr>
          <w:rFonts w:ascii="Times New Roman" w:hAnsi="Times New Roman" w:cs="Times New Roman"/>
          <w:noProof/>
        </w:rPr>
        <w:lastRenderedPageBreak/>
        <w:t>10.1161/CIRCULATIONAHA.116.022797</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Iung B, Laouenan C, Himbert D, Eltchaninoff H, Chevreul K, Donzeau-Gouge P, Fajadet J, Leprince P, Leguerrier A, Lievre M, Prat A, Teiger E, Laskar M, Vahanian A, and Gilard M. 2014. Predictive factors of early mortality after transcatheter aortic valve implantation: individual risk assessment using a simple score.</w:t>
      </w:r>
      <w:r w:rsidRPr="0043143F">
        <w:rPr>
          <w:rFonts w:ascii="Times New Roman" w:hAnsi="Times New Roman" w:cs="Times New Roman"/>
          <w:i/>
          <w:noProof/>
        </w:rPr>
        <w:t xml:space="preserve"> Heart</w:t>
      </w:r>
      <w:r w:rsidRPr="0043143F">
        <w:rPr>
          <w:rFonts w:ascii="Times New Roman" w:hAnsi="Times New Roman" w:cs="Times New Roman"/>
          <w:noProof/>
        </w:rPr>
        <w:t xml:space="preserve"> 100:1016-1023. 10.1136/heartjnl-2013-305314</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Jarrett CM, Pelletier M, Shah PB, and Kaneko T. 2017. “Double-Stick” Transsubclavian Transcatheter Aortic Valve Replacement With Use of a Balloon Expandable Valve: A Less Invasive Option for Alternative Access.</w:t>
      </w:r>
      <w:r w:rsidRPr="0043143F">
        <w:rPr>
          <w:rFonts w:ascii="Times New Roman" w:hAnsi="Times New Roman" w:cs="Times New Roman"/>
          <w:i/>
          <w:noProof/>
        </w:rPr>
        <w:t xml:space="preserve"> Annals of Thoracic Surgery</w:t>
      </w:r>
      <w:r w:rsidRPr="0043143F">
        <w:rPr>
          <w:rFonts w:ascii="Times New Roman" w:hAnsi="Times New Roman" w:cs="Times New Roman"/>
          <w:noProof/>
        </w:rPr>
        <w:t xml:space="preserve"> 104:e195-e197. 10.1016/j.athoracsur.2017.02.064</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Kalra SS, Firoozi S, Blackman D, Rashid S, Davies S, Moat N, Yeh J, Dalby M, Kabir T, Khogali SS, Anderson RA, Groves PH, Mylotte D, Hildick-Smith D, Rampat R, Kovac J, Gunarathne A, Laborde JC, and Brecker SJ. 2016. Initial experience of a second-generation self-expanding transcatheter aortic valve: The United Kingdom and Ireland IMPLANTERS registry.</w:t>
      </w:r>
      <w:r w:rsidRPr="0043143F">
        <w:rPr>
          <w:rFonts w:ascii="Times New Roman" w:hAnsi="Times New Roman" w:cs="Times New Roman"/>
          <w:i/>
          <w:noProof/>
        </w:rPr>
        <w:t xml:space="preserve"> EuroIntervention</w:t>
      </w:r>
      <w:r w:rsidRPr="0043143F">
        <w:rPr>
          <w:rFonts w:ascii="Times New Roman" w:hAnsi="Times New Roman" w:cs="Times New Roman"/>
          <w:noProof/>
        </w:rPr>
        <w:t xml:space="preserve">:326. </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Kasapkara HA, Aslan AN, Ayhan H, Baştuǧ S, Süygün H, Keleş T, Durmaz T, and Bozkurt E. 2016. Trans-subclavian aortic valve replacement with various bioprosthetic valves: Single-center experience.</w:t>
      </w:r>
      <w:r w:rsidRPr="0043143F">
        <w:rPr>
          <w:rFonts w:ascii="Times New Roman" w:hAnsi="Times New Roman" w:cs="Times New Roman"/>
          <w:i/>
          <w:noProof/>
        </w:rPr>
        <w:t xml:space="preserve"> Turk Kardiyoloji Dernegi Arsivi</w:t>
      </w:r>
      <w:r w:rsidRPr="0043143F">
        <w:rPr>
          <w:rFonts w:ascii="Times New Roman" w:hAnsi="Times New Roman" w:cs="Times New Roman"/>
          <w:noProof/>
        </w:rPr>
        <w:t xml:space="preserve"> 44:582-589. 10.5543/tkda.2016.45774</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Kawaguchi AT, Collet JP, Cluzel P, Makri R, Laali M, DeFrance C, Furuya H, Murakami A, and Leprince P. 2017. Preoperative Risk Levels and Vascular Access in Transcatheter Aortic Valve Implantation—A Single-Institute Analysis—.</w:t>
      </w:r>
      <w:r w:rsidRPr="0043143F">
        <w:rPr>
          <w:rFonts w:ascii="Times New Roman" w:hAnsi="Times New Roman" w:cs="Times New Roman"/>
          <w:i/>
          <w:noProof/>
        </w:rPr>
        <w:t xml:space="preserve"> Artificial Organs</w:t>
      </w:r>
      <w:r w:rsidRPr="0043143F">
        <w:rPr>
          <w:rFonts w:ascii="Times New Roman" w:hAnsi="Times New Roman" w:cs="Times New Roman"/>
          <w:noProof/>
        </w:rPr>
        <w:t xml:space="preserve"> 41:130-138. 10.1111/aor.12754</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Kiefer P, Seeburger J, Noack T, Schroter T, Linke A, Schuler G, Haensig M, Vollroth M, Mohr FW, and Holzhey DM. 2015. The role of the heart team in complicated transcatheter aortic valve implantation: a 7-year single-centre experience.</w:t>
      </w:r>
      <w:r w:rsidRPr="0043143F">
        <w:rPr>
          <w:rFonts w:ascii="Times New Roman" w:hAnsi="Times New Roman" w:cs="Times New Roman"/>
          <w:i/>
          <w:noProof/>
        </w:rPr>
        <w:t xml:space="preserve"> European Journal of Cardio-thoracic Surgery</w:t>
      </w:r>
      <w:r w:rsidRPr="0043143F">
        <w:rPr>
          <w:rFonts w:ascii="Times New Roman" w:hAnsi="Times New Roman" w:cs="Times New Roman"/>
          <w:noProof/>
        </w:rPr>
        <w:t xml:space="preserve"> 47:1090-1096. </w:t>
      </w:r>
      <w:hyperlink r:id="rId12" w:history="1">
        <w:r w:rsidRPr="0043143F">
          <w:rPr>
            <w:rStyle w:val="a6"/>
            <w:rFonts w:ascii="Times New Roman" w:hAnsi="Times New Roman" w:cs="Times New Roman"/>
            <w:noProof/>
          </w:rPr>
          <w:t>https://dx.doi.org/10.1093/ejcts/ezu379</w:t>
        </w:r>
      </w:hyperlink>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Kobayashi J, Shimahara Y, Fujita T, Kanzaki H, Amaki M, Hata H, Kume Y, Yamashita K, and Okada A. 2016. Early results of simultaneous transaortic transcatheter aortic valve implantation and total arterial off-pump coronary artery revascularization in high-risk patients.</w:t>
      </w:r>
      <w:r w:rsidRPr="0043143F">
        <w:rPr>
          <w:rFonts w:ascii="Times New Roman" w:hAnsi="Times New Roman" w:cs="Times New Roman"/>
          <w:i/>
          <w:noProof/>
        </w:rPr>
        <w:t xml:space="preserve"> Circulation Journal</w:t>
      </w:r>
      <w:r w:rsidRPr="0043143F">
        <w:rPr>
          <w:rFonts w:ascii="Times New Roman" w:hAnsi="Times New Roman" w:cs="Times New Roman"/>
          <w:noProof/>
        </w:rPr>
        <w:t xml:space="preserve"> 80:1946-1950. 10.1253/circj.CJ-16-0329</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Kochman J, Rymuza B, Huczek Z, Kołtowski Ł, Ścisło P, Wilimski R, Ścibisz A, Stanecka P, Filipiak KJ, and Opolski G. 2016. Incidence, predictors and impact of severe periprocedural bleeding according to VARC-2 criteria on 1-year clinical outcomes in patients after transcatheter aortic valve implantation.</w:t>
      </w:r>
      <w:r w:rsidRPr="0043143F">
        <w:rPr>
          <w:rFonts w:ascii="Times New Roman" w:hAnsi="Times New Roman" w:cs="Times New Roman"/>
          <w:i/>
          <w:noProof/>
        </w:rPr>
        <w:t xml:space="preserve"> International Heart Journal</w:t>
      </w:r>
      <w:r w:rsidRPr="0043143F">
        <w:rPr>
          <w:rFonts w:ascii="Times New Roman" w:hAnsi="Times New Roman" w:cs="Times New Roman"/>
          <w:noProof/>
        </w:rPr>
        <w:t xml:space="preserve"> 57:35-40. 10.1536/ihj.15-195</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Kodali S, Thourani VH, White J, Malaisrie SC, Lim S, Greason KL, Williams M, Guerrero M, Eisenhauer AC, Kapadia S, Kereiakes DJ, Herrmann HC, Babaliaros V, Szeto WY, Hahn RT, Pibarot P, Weissman NJ, Leipsic J, Blanke P, Whisenant BK, Suri RM, Makkar RR, Ayele GM, Svensson LG, Webb JG, Mack MJ, Smith CR, and Leon MB. 2016. Early clinical and echocardiographic outcomes after SAPIEN 3 transcatheter aortic valve replacement in inoperable, high-risk and intermediate-risk patients with aortic stenosis.</w:t>
      </w:r>
      <w:r w:rsidRPr="0043143F">
        <w:rPr>
          <w:rFonts w:ascii="Times New Roman" w:hAnsi="Times New Roman" w:cs="Times New Roman"/>
          <w:i/>
          <w:noProof/>
        </w:rPr>
        <w:t xml:space="preserve"> European Heart Journal</w:t>
      </w:r>
      <w:r w:rsidRPr="0043143F">
        <w:rPr>
          <w:rFonts w:ascii="Times New Roman" w:hAnsi="Times New Roman" w:cs="Times New Roman"/>
          <w:noProof/>
        </w:rPr>
        <w:t xml:space="preserve"> 37:2252-2262. 10.1093/eurheartj/ehw112</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Koh EY, Lam KY, Bindraban NR, Cocchieri R, Planken RN, Koch KT, Baan J, Jr., de Mol BA, and Marquering HA. 2015. Aortic valve calcification as a predictor of location and severity of paravalvular regurgitation after transcatheter aortic valve implantation.</w:t>
      </w:r>
      <w:r w:rsidRPr="0043143F">
        <w:rPr>
          <w:rFonts w:ascii="Times New Roman" w:hAnsi="Times New Roman" w:cs="Times New Roman"/>
          <w:i/>
          <w:noProof/>
        </w:rPr>
        <w:t xml:space="preserve"> Interactive Cardiovascular &amp; Thoracic Surgery</w:t>
      </w:r>
      <w:r w:rsidRPr="0043143F">
        <w:rPr>
          <w:rFonts w:ascii="Times New Roman" w:hAnsi="Times New Roman" w:cs="Times New Roman"/>
          <w:noProof/>
        </w:rPr>
        <w:t xml:space="preserve"> 20:345-350. </w:t>
      </w:r>
      <w:hyperlink r:id="rId13" w:history="1">
        <w:r w:rsidRPr="0043143F">
          <w:rPr>
            <w:rStyle w:val="a6"/>
            <w:rFonts w:ascii="Times New Roman" w:hAnsi="Times New Roman" w:cs="Times New Roman"/>
            <w:noProof/>
          </w:rPr>
          <w:t>https://dx.doi.org/10.1093/icvts/ivu413</w:t>
        </w:r>
      </w:hyperlink>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Lange R, Bleiziffer S, Piazza N, Mazzitelli D, Hutter A, Tassani-Prell P, Laborde JC, and Bauernschmitt R. 2011. Incidence and treatment of procedural cardiovascular complications associated with trans-arterial and trans-apical interventional aortic valve implantation in 412 consecutive patients.</w:t>
      </w:r>
      <w:r w:rsidRPr="0043143F">
        <w:rPr>
          <w:rFonts w:ascii="Times New Roman" w:hAnsi="Times New Roman" w:cs="Times New Roman"/>
          <w:i/>
          <w:noProof/>
        </w:rPr>
        <w:t xml:space="preserve"> European Journal of Cardio-thoracic Surgery</w:t>
      </w:r>
      <w:r w:rsidRPr="0043143F">
        <w:rPr>
          <w:rFonts w:ascii="Times New Roman" w:hAnsi="Times New Roman" w:cs="Times New Roman"/>
          <w:noProof/>
        </w:rPr>
        <w:t xml:space="preserve"> 40:1105-1113. 10.1016/j.ejcts.2011.03.022</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Lardizabal JA, O'Neill BP, Desai HV, Macon CJ, Rodriguez AP, Martinez CA, Alfonso CE, Bilsker MS, Carillo RG, Cohen MG, Heldman AW, O'Neill WW, and Williams DB. 2013. The transaortic approach for transcatheter aortic valve replacement: initial clinical experience in the United States.</w:t>
      </w:r>
      <w:r w:rsidRPr="0043143F">
        <w:rPr>
          <w:rFonts w:ascii="Times New Roman" w:hAnsi="Times New Roman" w:cs="Times New Roman"/>
          <w:i/>
          <w:noProof/>
        </w:rPr>
        <w:t xml:space="preserve"> </w:t>
      </w:r>
      <w:r w:rsidRPr="0043143F">
        <w:rPr>
          <w:rFonts w:ascii="Times New Roman" w:hAnsi="Times New Roman" w:cs="Times New Roman"/>
          <w:i/>
          <w:noProof/>
        </w:rPr>
        <w:lastRenderedPageBreak/>
        <w:t>Journal of the American College of Cardiology</w:t>
      </w:r>
      <w:r w:rsidRPr="0043143F">
        <w:rPr>
          <w:rFonts w:ascii="Times New Roman" w:hAnsi="Times New Roman" w:cs="Times New Roman"/>
          <w:noProof/>
        </w:rPr>
        <w:t xml:space="preserve"> 61:2341-2345. </w:t>
      </w:r>
      <w:hyperlink r:id="rId14" w:history="1">
        <w:r w:rsidRPr="0043143F">
          <w:rPr>
            <w:rStyle w:val="a6"/>
            <w:rFonts w:ascii="Times New Roman" w:hAnsi="Times New Roman" w:cs="Times New Roman"/>
            <w:noProof/>
          </w:rPr>
          <w:t>https://dx.doi.org/10.1016/j.jacc.2013.02.076</w:t>
        </w:r>
      </w:hyperlink>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López-Otero D, Muñoz-García AJ, Avanzas P, Lozano I, Alonso-Briales JH, Souto-Castro P, Morís C, Hernández-García JM, and Trillo-Nouche R. 2011. Axillary approach for transcatheter aortic valve implantation: Optimization of the endovascular treatment for the aortic valve stenosis.</w:t>
      </w:r>
      <w:r w:rsidRPr="0043143F">
        <w:rPr>
          <w:rFonts w:ascii="Times New Roman" w:hAnsi="Times New Roman" w:cs="Times New Roman"/>
          <w:i/>
          <w:noProof/>
        </w:rPr>
        <w:t xml:space="preserve"> Revista Espanola de Cardiologia</w:t>
      </w:r>
      <w:r w:rsidRPr="0043143F">
        <w:rPr>
          <w:rFonts w:ascii="Times New Roman" w:hAnsi="Times New Roman" w:cs="Times New Roman"/>
          <w:noProof/>
        </w:rPr>
        <w:t xml:space="preserve"> 64:121-126. 10.1016/j.recesp.2010.08.004</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Lucchese G, Montarello N, and Bapat V. 2017. Modified Single-Puncture Technique for Transcatheter Aortic Valve Implantation in Patients without Peripheral Vascular Access.</w:t>
      </w:r>
      <w:r w:rsidRPr="0043143F">
        <w:rPr>
          <w:rFonts w:ascii="Times New Roman" w:hAnsi="Times New Roman" w:cs="Times New Roman"/>
          <w:i/>
          <w:noProof/>
        </w:rPr>
        <w:t xml:space="preserve"> Thoracic and Cardiovascular Surgeon</w:t>
      </w:r>
      <w:r w:rsidRPr="0043143F">
        <w:rPr>
          <w:rFonts w:ascii="Times New Roman" w:hAnsi="Times New Roman" w:cs="Times New Roman"/>
          <w:noProof/>
        </w:rPr>
        <w:t xml:space="preserve"> 65:231-233. 10.1055/s-0036-1586494</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Mathur M, Krishnan SK, Levin D, Aldea G, Reisman M, and McCabe JM. 2017. A Step-by-Step Guide to Fully Percutaneous Transaxillary Transcatheter Aortic Valve Replacement.</w:t>
      </w:r>
      <w:r w:rsidRPr="0043143F">
        <w:rPr>
          <w:rFonts w:ascii="Times New Roman" w:hAnsi="Times New Roman" w:cs="Times New Roman"/>
          <w:i/>
          <w:noProof/>
        </w:rPr>
        <w:t xml:space="preserve"> Structural Heart</w:t>
      </w:r>
      <w:r w:rsidRPr="0043143F">
        <w:rPr>
          <w:rFonts w:ascii="Times New Roman" w:hAnsi="Times New Roman" w:cs="Times New Roman"/>
          <w:noProof/>
        </w:rPr>
        <w:t xml:space="preserve"> 1:209-215. 10.1080/24748706.2017.1370156</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McCarthy FH, Spragan DD, Savino D, Dibble T, Hoedt AC, McDermott KM, Bavaria JE, Herrmann HC, Anwaruddin S, Giri J, Szeto WY, Groeneveld PW, and Desai ND. 2017. Outcomes, readmissions, and costs in transfemoral and alterative access transcatheter aortic valve replacement in the US Medicare population.</w:t>
      </w:r>
      <w:r w:rsidRPr="0043143F">
        <w:rPr>
          <w:rFonts w:ascii="Times New Roman" w:hAnsi="Times New Roman" w:cs="Times New Roman"/>
          <w:i/>
          <w:noProof/>
        </w:rPr>
        <w:t xml:space="preserve"> Journal of Thoracic and Cardiovascular Surgery</w:t>
      </w:r>
      <w:r w:rsidRPr="0043143F">
        <w:rPr>
          <w:rFonts w:ascii="Times New Roman" w:hAnsi="Times New Roman" w:cs="Times New Roman"/>
          <w:noProof/>
        </w:rPr>
        <w:t xml:space="preserve"> 154:1224-1232.e1221. 10.1016/j.jtcvs.2017.04.090</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Modine T, Obadia JF, Choukroun E, Rioufoul G, Sudre A, Laborde JC, and Leprince P. 2011. Transcutaneous aortic valve implantation using the axillary/subclavian access: Feasibility and early clinical outcomes.</w:t>
      </w:r>
      <w:r w:rsidRPr="0043143F">
        <w:rPr>
          <w:rFonts w:ascii="Times New Roman" w:hAnsi="Times New Roman" w:cs="Times New Roman"/>
          <w:i/>
          <w:noProof/>
        </w:rPr>
        <w:t xml:space="preserve"> Journal of Thoracic and Cardiovascular Surgery</w:t>
      </w:r>
      <w:r w:rsidRPr="0043143F">
        <w:rPr>
          <w:rFonts w:ascii="Times New Roman" w:hAnsi="Times New Roman" w:cs="Times New Roman"/>
          <w:noProof/>
        </w:rPr>
        <w:t xml:space="preserve"> 141:487-491. 10.1016/j.jtcvs.2010.01.044</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Modine T, Sudre A, Collet F, Delhaye C, Lemesles G, Fayad G, and Koussa M. 2012. Transcutaneous aortic valve implantation using the axillary/subclavian access with patent left internal thoracic artery to left anterior descending artery: Feasibility and early clinical outcomes.</w:t>
      </w:r>
      <w:r w:rsidRPr="0043143F">
        <w:rPr>
          <w:rFonts w:ascii="Times New Roman" w:hAnsi="Times New Roman" w:cs="Times New Roman"/>
          <w:i/>
          <w:noProof/>
        </w:rPr>
        <w:t xml:space="preserve"> Journal of Thoracic and Cardiovascular Surgery</w:t>
      </w:r>
      <w:r w:rsidRPr="0043143F">
        <w:rPr>
          <w:rFonts w:ascii="Times New Roman" w:hAnsi="Times New Roman" w:cs="Times New Roman"/>
          <w:noProof/>
        </w:rPr>
        <w:t xml:space="preserve"> 144:1416-1420. 10.1016/j.jtcvs.2012.01.031</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O'Hair DP, Bajwa TK, Popma JJ, Watson DR, Yakubov SJ, Adams DH, Sharma S, Robinson N, Petrossian G, Caskey M, Byrne T, Kleiman NS, Zhang A, and Reardon MJ. 2018. Direct Aortic Access for Transcatheter Aortic Valve Replacement Using a Self-Expanding Device.</w:t>
      </w:r>
      <w:r w:rsidRPr="0043143F">
        <w:rPr>
          <w:rFonts w:ascii="Times New Roman" w:hAnsi="Times New Roman" w:cs="Times New Roman"/>
          <w:i/>
          <w:noProof/>
        </w:rPr>
        <w:t xml:space="preserve"> Annals of Thoracic Surgery</w:t>
      </w:r>
      <w:r w:rsidRPr="0043143F">
        <w:rPr>
          <w:rFonts w:ascii="Times New Roman" w:hAnsi="Times New Roman" w:cs="Times New Roman"/>
          <w:noProof/>
        </w:rPr>
        <w:t xml:space="preserve"> 105:484-490. 10.1016/j.athoracsur.2017.07.051</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Parma R, Dabrowski M, Ochala A, Witkowski A, Dudek D, Siudak Z, and Legutko J. 2017. The Polish Interventional Cardiology TAVI Survey (PICTS): Adoption and practice of transcatheter aortic valve implantation in Poland.</w:t>
      </w:r>
      <w:r w:rsidRPr="0043143F">
        <w:rPr>
          <w:rFonts w:ascii="Times New Roman" w:hAnsi="Times New Roman" w:cs="Times New Roman"/>
          <w:i/>
          <w:noProof/>
        </w:rPr>
        <w:t xml:space="preserve"> Postepy w Kardiologii Interwencyjnej</w:t>
      </w:r>
      <w:r w:rsidRPr="0043143F">
        <w:rPr>
          <w:rFonts w:ascii="Times New Roman" w:hAnsi="Times New Roman" w:cs="Times New Roman"/>
          <w:noProof/>
        </w:rPr>
        <w:t xml:space="preserve"> 13:10-17. 10.5114/aic.2017.66181</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Pascual I, Avanzas P, Munoz-Garcia AJ, Lopez-Otero D, Jimenez-Navarro MF, Cid-Alvarez B, del Valle R, Alonso-Briales JH, Ocaranza-Sanchez R, Alfonso F, Hernandez JM, Trillo-Nouche R, and Moris C. 2013. Percutaneous implantation of the CoreValve(R) self-expanding valve prosthesis in patients with severe aortic stenosis and porcelain aorta: medium-term follow-up.</w:t>
      </w:r>
      <w:r w:rsidRPr="0043143F">
        <w:rPr>
          <w:rFonts w:ascii="Times New Roman" w:hAnsi="Times New Roman" w:cs="Times New Roman"/>
          <w:i/>
          <w:noProof/>
        </w:rPr>
        <w:t xml:space="preserve"> Rev Esp Cardiol (Engl Ed)</w:t>
      </w:r>
      <w:r w:rsidRPr="0043143F">
        <w:rPr>
          <w:rFonts w:ascii="Times New Roman" w:hAnsi="Times New Roman" w:cs="Times New Roman"/>
          <w:noProof/>
        </w:rPr>
        <w:t xml:space="preserve"> 66:775-781. 10.1016/j.rec.2013.03.001</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Patel SV, Jhamnani S, Patel P, Sonani R, Savani C, Patel N, Patel NJ, Panaich SS, Patel M, Theodore S, Grines C, and Badheka AO. 2016. Influence of same-day admission on outcomes following transcatheter aortic valve replacement.</w:t>
      </w:r>
      <w:r w:rsidRPr="0043143F">
        <w:rPr>
          <w:rFonts w:ascii="Times New Roman" w:hAnsi="Times New Roman" w:cs="Times New Roman"/>
          <w:i/>
          <w:noProof/>
        </w:rPr>
        <w:t xml:space="preserve"> Journal of Cardiac Surgery</w:t>
      </w:r>
      <w:r w:rsidRPr="0043143F">
        <w:rPr>
          <w:rFonts w:ascii="Times New Roman" w:hAnsi="Times New Roman" w:cs="Times New Roman"/>
          <w:noProof/>
        </w:rPr>
        <w:t xml:space="preserve"> 31:608-616. 10.1111/jocs.12819</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Petronio AS, De Carlo M, Bedogni F, Maisano F, Ettori F, Klugmann S, Poli A, Marzocchi A, Santoro G, Napodano M, Ussia GP, Giannini C, Brambilla N, and Colombo A. 2012. 2-year results of CoreValve implantation through the subclavian access: A propensity-matched comparison with the femoral access.</w:t>
      </w:r>
      <w:r w:rsidRPr="0043143F">
        <w:rPr>
          <w:rFonts w:ascii="Times New Roman" w:hAnsi="Times New Roman" w:cs="Times New Roman"/>
          <w:i/>
          <w:noProof/>
        </w:rPr>
        <w:t xml:space="preserve"> Journal of the American College of Cardiology</w:t>
      </w:r>
      <w:r w:rsidRPr="0043143F">
        <w:rPr>
          <w:rFonts w:ascii="Times New Roman" w:hAnsi="Times New Roman" w:cs="Times New Roman"/>
          <w:noProof/>
        </w:rPr>
        <w:t xml:space="preserve"> 60:502-507. 10.1016/j.jacc.2012.04.014</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Petronio AS, De Carlo M, Bedogni F, Marzocchi A, Klugmann S, Maisano F, Ramondo A, Ussia GP, Ettori F, Poli A, Brambilla N, Saia F, De Marco F, and Colombo A. 2010. Safety and efficacy of the subclavian approach for transcatheter aortic valve implantation with the CoreValve revalving system.</w:t>
      </w:r>
      <w:r w:rsidRPr="0043143F">
        <w:rPr>
          <w:rFonts w:ascii="Times New Roman" w:hAnsi="Times New Roman" w:cs="Times New Roman"/>
          <w:i/>
          <w:noProof/>
        </w:rPr>
        <w:t xml:space="preserve"> </w:t>
      </w:r>
      <w:r w:rsidRPr="0043143F">
        <w:rPr>
          <w:rFonts w:ascii="Times New Roman" w:hAnsi="Times New Roman" w:cs="Times New Roman"/>
          <w:i/>
          <w:noProof/>
        </w:rPr>
        <w:lastRenderedPageBreak/>
        <w:t>Circulation: Cardiovascular Interventions</w:t>
      </w:r>
      <w:r w:rsidRPr="0043143F">
        <w:rPr>
          <w:rFonts w:ascii="Times New Roman" w:hAnsi="Times New Roman" w:cs="Times New Roman"/>
          <w:noProof/>
        </w:rPr>
        <w:t xml:space="preserve"> 3:359-366. 10.1161/CIRCINTERVENTIONS.109.930453</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Porterie J, Mayeur N, Lhermusier T, Dumonteil N, Chollet T, Lairez O, and Marcheix B. 2019. Aortic and innominate routes for transcatheter aortic valve implantation.</w:t>
      </w:r>
      <w:r w:rsidRPr="0043143F">
        <w:rPr>
          <w:rFonts w:ascii="Times New Roman" w:hAnsi="Times New Roman" w:cs="Times New Roman"/>
          <w:i/>
          <w:noProof/>
        </w:rPr>
        <w:t xml:space="preserve"> Journal of Thoracic and Cardiovascular Surgery</w:t>
      </w:r>
      <w:r w:rsidRPr="0043143F">
        <w:rPr>
          <w:rFonts w:ascii="Times New Roman" w:hAnsi="Times New Roman" w:cs="Times New Roman"/>
          <w:noProof/>
        </w:rPr>
        <w:t xml:space="preserve"> 157:1393-1401.e1397. 10.1016/j.jtcvs.2018.07.098</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Reardon MJ, Adams DH, Coselli JS, Deeb GM, Kleiman NS, Chetcuti S, Yakubov SJ, Heimansohn D, Hermiller J, Hughes GC, Harrison JK, Khabbaz K, Tadros P, Zorn GL, Merhi W, Heiser J, Petrossian G, Robinson N, Maini B, Mumtaz M, Lee JS, Gleason TG, Resar J, Conte J, Watson D, Chenoweth S, and Popma JJ. 2014. Self-expanding transcatheter aortic valve replacement using alternative access sites in symptomatic patients with severe aortic stenosis deemed extreme risk of surgery.</w:t>
      </w:r>
      <w:r w:rsidRPr="0043143F">
        <w:rPr>
          <w:rFonts w:ascii="Times New Roman" w:hAnsi="Times New Roman" w:cs="Times New Roman"/>
          <w:i/>
          <w:noProof/>
        </w:rPr>
        <w:t xml:space="preserve"> Journal of Thoracic and Cardiovascular Surgery</w:t>
      </w:r>
      <w:r w:rsidRPr="0043143F">
        <w:rPr>
          <w:rFonts w:ascii="Times New Roman" w:hAnsi="Times New Roman" w:cs="Times New Roman"/>
          <w:noProof/>
        </w:rPr>
        <w:t xml:space="preserve"> 148:2869-2876. 10.1016/j.jtcvs.2014.07.020</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Rogers T, Waksman R, Harrison JK, Deeb GM, Zhang AQ, Hermiller JB, Jr., Popma JJ, and Reardon MJ. 2018. Impact of Balloon Predilatation on Hemodynamics and Outcomes After Transcatheter Aortic Valve Implantation With the Self-Expanding CoreValve Prosthesis.</w:t>
      </w:r>
      <w:r w:rsidRPr="0043143F">
        <w:rPr>
          <w:rFonts w:ascii="Times New Roman" w:hAnsi="Times New Roman" w:cs="Times New Roman"/>
          <w:i/>
          <w:noProof/>
        </w:rPr>
        <w:t xml:space="preserve"> The American journal of cardiology</w:t>
      </w:r>
      <w:r w:rsidRPr="0043143F">
        <w:rPr>
          <w:rFonts w:ascii="Times New Roman" w:hAnsi="Times New Roman" w:cs="Times New Roman"/>
          <w:noProof/>
        </w:rPr>
        <w:t xml:space="preserve"> 121:1358-1364. 10.1016/j.amjcard.2018.02.008</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Romano M, Frank D, Cocchieri R, Jagielak D, Bonaros N, Aiello M, Lapeze J, Laine M, Chocron S, Muir D, Eichinger W, Thielmann M, Labrousse L, Arne Rein K, Verhoye JP, Gerosa G, Baumbach H, Deutsch C, Bramlage P, Thoenes M, and Bapat V. 2017. Transaortic transcatheter aortic valve implantation using SAPIEN XT or SAPIEN 3 valves in the ROUTE registry.</w:t>
      </w:r>
      <w:r w:rsidRPr="0043143F">
        <w:rPr>
          <w:rFonts w:ascii="Times New Roman" w:hAnsi="Times New Roman" w:cs="Times New Roman"/>
          <w:i/>
          <w:noProof/>
        </w:rPr>
        <w:t xml:space="preserve"> Interactive Cardiovascular and Thoracic Surgery</w:t>
      </w:r>
      <w:r w:rsidRPr="0043143F">
        <w:rPr>
          <w:rFonts w:ascii="Times New Roman" w:hAnsi="Times New Roman" w:cs="Times New Roman"/>
          <w:noProof/>
        </w:rPr>
        <w:t xml:space="preserve"> 25:757-764. 10.1093/icvts/ivx159</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Saia F, Ciuca C, Taglieri N, Marrozzini C, Savini C, Bordoni B, Dall'Ara G, Moretti C, Pilato E, Martin-Suarez S, Petridis FD, Di Bartolomeo R, Branzi A, and Marzocchi A. 2013. Acute kidney injury following transcatheter aortic valve implantation: incidence, predictors and clinical outcome.</w:t>
      </w:r>
      <w:r w:rsidRPr="0043143F">
        <w:rPr>
          <w:rFonts w:ascii="Times New Roman" w:hAnsi="Times New Roman" w:cs="Times New Roman"/>
          <w:i/>
          <w:noProof/>
        </w:rPr>
        <w:t xml:space="preserve"> Int J Cardiol</w:t>
      </w:r>
      <w:r w:rsidRPr="0043143F">
        <w:rPr>
          <w:rFonts w:ascii="Times New Roman" w:hAnsi="Times New Roman" w:cs="Times New Roman"/>
          <w:noProof/>
        </w:rPr>
        <w:t xml:space="preserve"> 168:1034-1040. 10.1016/j.ijcard.2012.10.029</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Salizzoni S, D'Onofrio A, Agrifoglio M, Colombo A, Chieffo A, Cioni M, Besola L, Regesta T, Rapetto F, Tarantini G, Napodano M, Gabbieri D, Saia F, Tamburino C, Ribichini F, Cugola D, Aiello M, Sanna F, Iadanza A, Pompei E, Stefano P, Cappai A, Minati A, Cassese M, Martinelli GL, Agostinelli A, Fiorilli R, Casilli F, Reale M, Bedogni F, Petronio AS, Mozzillo RA, Bonmassari R, Briguori C, Liso A, Sardella G, Bruschi G, Fiorina C, Filippini C, Moretti C, D'Amico M, La Torre M, Conrotto F, Di Bartolomeo R, Gerosa G, and Rinaldi M. 2016. Early and mid-term outcomes of 1904 patients undergoing transcatheter balloon-expandable valve implantation in Italy: results from the Italian Transcatheter Balloon-Expandable Valve Implantation Registry (ITER).</w:t>
      </w:r>
      <w:r w:rsidRPr="0043143F">
        <w:rPr>
          <w:rFonts w:ascii="Times New Roman" w:hAnsi="Times New Roman" w:cs="Times New Roman"/>
          <w:i/>
          <w:noProof/>
        </w:rPr>
        <w:t xml:space="preserve"> Eur J Cardiothorac Surg</w:t>
      </w:r>
      <w:r w:rsidRPr="0043143F">
        <w:rPr>
          <w:rFonts w:ascii="Times New Roman" w:hAnsi="Times New Roman" w:cs="Times New Roman"/>
          <w:noProof/>
        </w:rPr>
        <w:t xml:space="preserve"> 50:1139-1148. 10.1093/ejcts/ezw218</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Sannino A, Stoler RC, Lima B, Szerlip M, Henry AC, Vallabhan R, Kowal RC, Brown DL, Mack MJ, and Grayburn PA. 2016. Frequency of and Prognostic Significance of Atrial Fibrillation in Patients Undergoing Transcatheter Aortic Valve Implantation.</w:t>
      </w:r>
      <w:r w:rsidRPr="0043143F">
        <w:rPr>
          <w:rFonts w:ascii="Times New Roman" w:hAnsi="Times New Roman" w:cs="Times New Roman"/>
          <w:i/>
          <w:noProof/>
        </w:rPr>
        <w:t xml:space="preserve"> American Journal of Cardiology</w:t>
      </w:r>
      <w:r w:rsidRPr="0043143F">
        <w:rPr>
          <w:rFonts w:ascii="Times New Roman" w:hAnsi="Times New Roman" w:cs="Times New Roman"/>
          <w:noProof/>
        </w:rPr>
        <w:t xml:space="preserve"> 118:1527-1532. 10.1016/j.amjcard.2016.08.017</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Schäfer U, Ho Y, Frerker C, Schewel D, Sanchez-Quintana D, Schofer J, Bijuklic K, Meincke F, Thielsen T, Kreidel F, and Kuck KH. 2012. Direct percutaneous access technique for transaxillary transcatheter aortic valve implantation: "the Hamburg Sankt Georg approach".</w:t>
      </w:r>
      <w:r w:rsidRPr="0043143F">
        <w:rPr>
          <w:rFonts w:ascii="Times New Roman" w:hAnsi="Times New Roman" w:cs="Times New Roman"/>
          <w:i/>
          <w:noProof/>
        </w:rPr>
        <w:t xml:space="preserve"> JACC: Cardiovascular Interventions</w:t>
      </w:r>
      <w:r w:rsidRPr="0043143F">
        <w:rPr>
          <w:rFonts w:ascii="Times New Roman" w:hAnsi="Times New Roman" w:cs="Times New Roman"/>
          <w:noProof/>
        </w:rPr>
        <w:t xml:space="preserve"> 5:477-486. 10.1016/j.jcin.2011.11.014</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Scherner M, Madershahian N, Ney S, Kuhr K, Rosenkranz S, Rudolph TK, Kuhn E, Slottosch I, Deppe A, Choi YH, Baldus S, and Wahlers T. 2015. Focus on the surgical approach to transcatheter aortic valve implantation: Complications, outcome, and preoperative risk adjustment.</w:t>
      </w:r>
      <w:r w:rsidRPr="0043143F">
        <w:rPr>
          <w:rFonts w:ascii="Times New Roman" w:hAnsi="Times New Roman" w:cs="Times New Roman"/>
          <w:i/>
          <w:noProof/>
        </w:rPr>
        <w:t xml:space="preserve"> Journal of Thoracic &amp; Cardiovascular Surgery</w:t>
      </w:r>
      <w:r w:rsidRPr="0043143F">
        <w:rPr>
          <w:rFonts w:ascii="Times New Roman" w:hAnsi="Times New Roman" w:cs="Times New Roman"/>
          <w:noProof/>
        </w:rPr>
        <w:t xml:space="preserve"> 150:841-849. </w:t>
      </w:r>
      <w:hyperlink r:id="rId15" w:history="1">
        <w:r w:rsidRPr="0043143F">
          <w:rPr>
            <w:rStyle w:val="a6"/>
            <w:rFonts w:ascii="Times New Roman" w:hAnsi="Times New Roman" w:cs="Times New Roman"/>
            <w:noProof/>
          </w:rPr>
          <w:t>https://dx.doi.org/10.1016/j.jtcvs.2015.06.030</w:t>
        </w:r>
      </w:hyperlink>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Sherif MA, Zahn R, Gerckens U, Sievert H, Eggebrecht H, Hambrecht R, Sack S, Richardt G, Schneider S, Senges J, and Brachmann J. 2014. Effect of gender differences on 1-year mortality after transcatheter aortic valve implantation for severe aortic stenosis: Results from a multicenter real-world registry.</w:t>
      </w:r>
      <w:r w:rsidRPr="0043143F">
        <w:rPr>
          <w:rFonts w:ascii="Times New Roman" w:hAnsi="Times New Roman" w:cs="Times New Roman"/>
          <w:i/>
          <w:noProof/>
        </w:rPr>
        <w:t xml:space="preserve"> Clinical Research in Cardiology</w:t>
      </w:r>
      <w:r w:rsidRPr="0043143F">
        <w:rPr>
          <w:rFonts w:ascii="Times New Roman" w:hAnsi="Times New Roman" w:cs="Times New Roman"/>
          <w:noProof/>
        </w:rPr>
        <w:t xml:space="preserve"> 103:613-620. 10.1007/s00392-014-0690-6</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lastRenderedPageBreak/>
        <w:t>Sinning JM, Horack M, Grube E, Gerckens U, Erbel R, Eggebrecht H, Zahn R, Linke A, Sievert H, Figulla HR, Kuck KH, Hauptmann KE, Hoffmann E, Hambrecht R, Richardt G, Sack S, Senges J, Nickenig G, and Werner N. 2012. The impact of peripheral arterial disease on early outcome after transcatheter aortic valve implantation: results from the German Transcatheter Aortic Valve Interventions Registry.</w:t>
      </w:r>
      <w:r w:rsidRPr="0043143F">
        <w:rPr>
          <w:rFonts w:ascii="Times New Roman" w:hAnsi="Times New Roman" w:cs="Times New Roman"/>
          <w:i/>
          <w:noProof/>
        </w:rPr>
        <w:t xml:space="preserve"> Am Heart J</w:t>
      </w:r>
      <w:r w:rsidRPr="0043143F">
        <w:rPr>
          <w:rFonts w:ascii="Times New Roman" w:hAnsi="Times New Roman" w:cs="Times New Roman"/>
          <w:noProof/>
        </w:rPr>
        <w:t xml:space="preserve"> 164:102-110 e101. 10.1016/j.ahj.2012.04.016</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Stańska A, Jagielak D, Kowalik M, Brzeziński M, Pawlaczyk R, Fijałkowska J, Karolak W, Rogowski J, and Bramlage P. 2018. Health-related quality of life following transcatheter aortic valve implantation using transaortic, transfemoral approaches and surgical aortic valve replacement—a single-center study.</w:t>
      </w:r>
      <w:r w:rsidRPr="0043143F">
        <w:rPr>
          <w:rFonts w:ascii="Times New Roman" w:hAnsi="Times New Roman" w:cs="Times New Roman"/>
          <w:i/>
          <w:noProof/>
        </w:rPr>
        <w:t xml:space="preserve"> Journal of Geriatric Cardiology</w:t>
      </w:r>
      <w:r w:rsidRPr="0043143F">
        <w:rPr>
          <w:rFonts w:ascii="Times New Roman" w:hAnsi="Times New Roman" w:cs="Times New Roman"/>
          <w:noProof/>
        </w:rPr>
        <w:t xml:space="preserve"> 15:657-665. 10.11909/j.issn.1671-5411.2018.11.002</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Suri RM, Gulack BC, Brennan JM, Thourani VH, Dai D, Zajarias A, Greason KL, Vassileva CM, Mathew V, Nkomo VT, Mack MJ, Rihal CS, Svensson LG, Nishimura RA, O'Gara PT, and Holmes DR, Jr. 2015. Outcomes of Patients With Severe Chronic Lung Disease Who Are Undergoing Transcatheter Aortic Valve Replacement.</w:t>
      </w:r>
      <w:r w:rsidRPr="0043143F">
        <w:rPr>
          <w:rFonts w:ascii="Times New Roman" w:hAnsi="Times New Roman" w:cs="Times New Roman"/>
          <w:i/>
          <w:noProof/>
        </w:rPr>
        <w:t xml:space="preserve"> Annals of Thoracic Surgery</w:t>
      </w:r>
      <w:r w:rsidRPr="0043143F">
        <w:rPr>
          <w:rFonts w:ascii="Times New Roman" w:hAnsi="Times New Roman" w:cs="Times New Roman"/>
          <w:noProof/>
        </w:rPr>
        <w:t xml:space="preserve"> 100:2136-2145; discussion 2145-2136. </w:t>
      </w:r>
      <w:hyperlink r:id="rId16" w:history="1">
        <w:r w:rsidRPr="0043143F">
          <w:rPr>
            <w:rStyle w:val="a6"/>
            <w:rFonts w:ascii="Times New Roman" w:hAnsi="Times New Roman" w:cs="Times New Roman"/>
            <w:noProof/>
          </w:rPr>
          <w:t>https://dx.doi.org/10.1016/j.athoracsur.2015.05.075</w:t>
        </w:r>
      </w:hyperlink>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Taramasso M, Maisano F, Cioni M, Denti P, Godino C, Montorfano M, Colombo A, and Alfieri O. 2011. Trans-apical and trans-axillary percutaneous aortic valve implantation as alternatives to the femoral route: Short- and middle-term results.</w:t>
      </w:r>
      <w:r w:rsidRPr="0043143F">
        <w:rPr>
          <w:rFonts w:ascii="Times New Roman" w:hAnsi="Times New Roman" w:cs="Times New Roman"/>
          <w:i/>
          <w:noProof/>
        </w:rPr>
        <w:t xml:space="preserve"> European Journal of Cardio-thoracic Surgery</w:t>
      </w:r>
      <w:r w:rsidRPr="0043143F">
        <w:rPr>
          <w:rFonts w:ascii="Times New Roman" w:hAnsi="Times New Roman" w:cs="Times New Roman"/>
          <w:noProof/>
        </w:rPr>
        <w:t xml:space="preserve"> 40:49-55. 10.1016/j.ejcts.2010.11.039</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Tayal R, Hawatmeh A, Thawabi M, Haik B, Wasty N, and Russo M. 2017. Percutaneous Transaxillary Transcatheter Aortic Valve Replacement.</w:t>
      </w:r>
      <w:r w:rsidRPr="0043143F">
        <w:rPr>
          <w:rFonts w:ascii="Times New Roman" w:hAnsi="Times New Roman" w:cs="Times New Roman"/>
          <w:i/>
          <w:noProof/>
        </w:rPr>
        <w:t xml:space="preserve"> The Journal of invasive cardiology</w:t>
      </w:r>
      <w:r w:rsidRPr="0043143F">
        <w:rPr>
          <w:rFonts w:ascii="Times New Roman" w:hAnsi="Times New Roman" w:cs="Times New Roman"/>
          <w:noProof/>
        </w:rPr>
        <w:t xml:space="preserve"> 29:E72-E73. </w:t>
      </w:r>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Thourani VH, Gunter RL, Neravetla S, Block P, Guyton RA, Kilgo P, Lerakis S, Devireddy C, Leshnower B, Mavromatis K, Stewart J, Simone A, Keegan P, Nguyen TC, Merlino J, and Babaliaros V. 2013. Use of transaortic, transapical, and transcarotid transcatheter aortic valve replacement in inoperable patients.</w:t>
      </w:r>
      <w:r w:rsidRPr="0043143F">
        <w:rPr>
          <w:rFonts w:ascii="Times New Roman" w:hAnsi="Times New Roman" w:cs="Times New Roman"/>
          <w:i/>
          <w:noProof/>
        </w:rPr>
        <w:t xml:space="preserve"> Annals of Thoracic Surgery</w:t>
      </w:r>
      <w:r w:rsidRPr="0043143F">
        <w:rPr>
          <w:rFonts w:ascii="Times New Roman" w:hAnsi="Times New Roman" w:cs="Times New Roman"/>
          <w:noProof/>
        </w:rPr>
        <w:t xml:space="preserve"> 96:1349-1357. </w:t>
      </w:r>
      <w:hyperlink r:id="rId17" w:history="1">
        <w:r w:rsidRPr="0043143F">
          <w:rPr>
            <w:rStyle w:val="a6"/>
            <w:rFonts w:ascii="Times New Roman" w:hAnsi="Times New Roman" w:cs="Times New Roman"/>
            <w:noProof/>
          </w:rPr>
          <w:t>https://dx.doi.org/10.1016/j.athoracsur.2013.05.068</w:t>
        </w:r>
      </w:hyperlink>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Thourani VH, Li C, Devireddy C, Jensen HA, Kilgo P, Leshnower BG, Mavromatis K, Sarin EL, Nguyen TC, Kanitkar M, Guyton RA, Block PC, Maas AL, Simone A, Keegan P, Merlino J, Stewart JP, Lerakis S, and Babaliaros V. 2015. High-risk patients with inoperative aortic stenosis: use of transapical, transaortic, and transcarotid techniques.</w:t>
      </w:r>
      <w:r w:rsidRPr="0043143F">
        <w:rPr>
          <w:rFonts w:ascii="Times New Roman" w:hAnsi="Times New Roman" w:cs="Times New Roman"/>
          <w:i/>
          <w:noProof/>
        </w:rPr>
        <w:t xml:space="preserve"> Annals of Thoracic Surgery</w:t>
      </w:r>
      <w:r w:rsidRPr="0043143F">
        <w:rPr>
          <w:rFonts w:ascii="Times New Roman" w:hAnsi="Times New Roman" w:cs="Times New Roman"/>
          <w:noProof/>
        </w:rPr>
        <w:t xml:space="preserve"> 99:817-823; discussion 823-815. </w:t>
      </w:r>
      <w:hyperlink r:id="rId18" w:history="1">
        <w:r w:rsidRPr="0043143F">
          <w:rPr>
            <w:rStyle w:val="a6"/>
            <w:rFonts w:ascii="Times New Roman" w:hAnsi="Times New Roman" w:cs="Times New Roman"/>
            <w:noProof/>
          </w:rPr>
          <w:t>https://dx.doi.org/10.1016/j.athoracsur.2014.10.012</w:t>
        </w:r>
      </w:hyperlink>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Watanabe Y, Hayashida K, Lefevre T, Chevalier B, Hovasse T, Romano M, Garot P, Farge A, Donzeau-Gouge P, Bouvier E, Cormier B, and Morice MC. 2013. Is EuroSCORE II better than EuroSCORE in predicting mortality after transcatheter aortic valve implantation?</w:t>
      </w:r>
      <w:r w:rsidRPr="0043143F">
        <w:rPr>
          <w:rFonts w:ascii="Times New Roman" w:hAnsi="Times New Roman" w:cs="Times New Roman"/>
          <w:i/>
          <w:noProof/>
        </w:rPr>
        <w:t xml:space="preserve"> Catheterization &amp; Cardiovascular Interventions</w:t>
      </w:r>
      <w:r w:rsidRPr="0043143F">
        <w:rPr>
          <w:rFonts w:ascii="Times New Roman" w:hAnsi="Times New Roman" w:cs="Times New Roman"/>
          <w:noProof/>
        </w:rPr>
        <w:t xml:space="preserve"> 81:1053-1060. </w:t>
      </w:r>
      <w:hyperlink r:id="rId19" w:history="1">
        <w:r w:rsidRPr="0043143F">
          <w:rPr>
            <w:rStyle w:val="a6"/>
            <w:rFonts w:ascii="Times New Roman" w:hAnsi="Times New Roman" w:cs="Times New Roman"/>
            <w:noProof/>
          </w:rPr>
          <w:t>https://dx.doi.org/10.1002/ccd.24702</w:t>
        </w:r>
      </w:hyperlink>
    </w:p>
    <w:p w:rsidR="00755856" w:rsidRPr="0043143F" w:rsidRDefault="00755856" w:rsidP="00B64C8A">
      <w:pPr>
        <w:pStyle w:val="EndNoteBibliography"/>
        <w:snapToGrid w:val="0"/>
        <w:spacing w:beforeLines="50" w:before="180" w:afterLines="50" w:after="180"/>
        <w:ind w:left="720" w:hanging="720"/>
        <w:rPr>
          <w:rFonts w:ascii="Times New Roman" w:hAnsi="Times New Roman" w:cs="Times New Roman"/>
          <w:noProof/>
        </w:rPr>
      </w:pPr>
      <w:r w:rsidRPr="0043143F">
        <w:rPr>
          <w:rFonts w:ascii="Times New Roman" w:hAnsi="Times New Roman" w:cs="Times New Roman"/>
          <w:noProof/>
        </w:rPr>
        <w:t>Wenaweser P, Stortecky S, Heg D, Tueller D, Nietlispach F, Falk V, Pedrazzini G, Jeger R, Reuthebuch O, Carrel T, Raber L, Amann FW, Ferrari E, Toggweiler S, Noble S, Roffi M, Gruenenfelder J, Juni P, Windecker S, and Huber C. 2014. Short-term clinical outcomes among patients undergoing transcatheter aortic valve implantation in Switzerland: the Swiss TAVI registry.</w:t>
      </w:r>
      <w:r w:rsidRPr="0043143F">
        <w:rPr>
          <w:rFonts w:ascii="Times New Roman" w:hAnsi="Times New Roman" w:cs="Times New Roman"/>
          <w:i/>
          <w:noProof/>
        </w:rPr>
        <w:t xml:space="preserve"> EuroIntervention</w:t>
      </w:r>
      <w:r w:rsidRPr="0043143F">
        <w:rPr>
          <w:rFonts w:ascii="Times New Roman" w:hAnsi="Times New Roman" w:cs="Times New Roman"/>
          <w:noProof/>
        </w:rPr>
        <w:t xml:space="preserve"> 10:982-989. 10.4244/eijv10i8a166</w:t>
      </w:r>
    </w:p>
    <w:p w:rsidR="006210E3" w:rsidRPr="0043143F" w:rsidRDefault="00E45DC9" w:rsidP="00B64C8A">
      <w:pPr>
        <w:snapToGrid w:val="0"/>
        <w:spacing w:beforeLines="50" w:before="180" w:afterLines="50" w:after="180"/>
        <w:rPr>
          <w:rFonts w:ascii="Times New Roman" w:hAnsi="Times New Roman" w:cs="Times New Roman"/>
        </w:rPr>
      </w:pPr>
      <w:r w:rsidRPr="0043143F">
        <w:rPr>
          <w:rFonts w:ascii="Times New Roman" w:hAnsi="Times New Roman" w:cs="Times New Roman"/>
        </w:rPr>
        <w:fldChar w:fldCharType="end"/>
      </w:r>
    </w:p>
    <w:sectPr w:rsidR="006210E3" w:rsidRPr="0043143F" w:rsidSect="00755856">
      <w:pgSz w:w="11900" w:h="16840"/>
      <w:pgMar w:top="720" w:right="720" w:bottom="720" w:left="72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defaultTabStop w:val="480"/>
  <w:drawingGridHorizontalSpacing w:val="12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eerJ Correc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x2sx9sqwweewea555v0tei2sds2ztt9trp&quot;&gt;20200310 寫作&lt;record-ids&gt;&lt;item&gt;2410&lt;/item&gt;&lt;item&gt;2411&lt;/item&gt;&lt;item&gt;2427&lt;/item&gt;&lt;item&gt;2428&lt;/item&gt;&lt;item&gt;2435&lt;/item&gt;&lt;item&gt;3394&lt;/item&gt;&lt;item&gt;3711&lt;/item&gt;&lt;item&gt;3712&lt;/item&gt;&lt;item&gt;3713&lt;/item&gt;&lt;item&gt;3716&lt;/item&gt;&lt;item&gt;3727&lt;/item&gt;&lt;item&gt;3731&lt;/item&gt;&lt;item&gt;3735&lt;/item&gt;&lt;item&gt;3753&lt;/item&gt;&lt;item&gt;3755&lt;/item&gt;&lt;item&gt;3757&lt;/item&gt;&lt;item&gt;3760&lt;/item&gt;&lt;item&gt;3768&lt;/item&gt;&lt;item&gt;3780&lt;/item&gt;&lt;item&gt;3783&lt;/item&gt;&lt;item&gt;3784&lt;/item&gt;&lt;item&gt;3785&lt;/item&gt;&lt;item&gt;3802&lt;/item&gt;&lt;item&gt;3807&lt;/item&gt;&lt;item&gt;3811&lt;/item&gt;&lt;item&gt;3812&lt;/item&gt;&lt;item&gt;3813&lt;/item&gt;&lt;item&gt;3814&lt;/item&gt;&lt;item&gt;3815&lt;/item&gt;&lt;item&gt;3817&lt;/item&gt;&lt;item&gt;3819&lt;/item&gt;&lt;item&gt;3820&lt;/item&gt;&lt;item&gt;3824&lt;/item&gt;&lt;item&gt;3826&lt;/item&gt;&lt;item&gt;3828&lt;/item&gt;&lt;item&gt;3831&lt;/item&gt;&lt;item&gt;3834&lt;/item&gt;&lt;item&gt;3842&lt;/item&gt;&lt;item&gt;4264&lt;/item&gt;&lt;item&gt;4276&lt;/item&gt;&lt;item&gt;4277&lt;/item&gt;&lt;item&gt;4293&lt;/item&gt;&lt;item&gt;4300&lt;/item&gt;&lt;item&gt;4353&lt;/item&gt;&lt;item&gt;4368&lt;/item&gt;&lt;item&gt;4375&lt;/item&gt;&lt;item&gt;4379&lt;/item&gt;&lt;item&gt;4435&lt;/item&gt;&lt;item&gt;4456&lt;/item&gt;&lt;item&gt;4460&lt;/item&gt;&lt;item&gt;4462&lt;/item&gt;&lt;item&gt;4485&lt;/item&gt;&lt;item&gt;4511&lt;/item&gt;&lt;item&gt;4513&lt;/item&gt;&lt;item&gt;4514&lt;/item&gt;&lt;/record-ids&gt;&lt;/item&gt;&lt;/Libraries&gt;"/>
  </w:docVars>
  <w:rsids>
    <w:rsidRoot w:val="009C459F"/>
    <w:rsid w:val="0003200F"/>
    <w:rsid w:val="000375D5"/>
    <w:rsid w:val="0008029F"/>
    <w:rsid w:val="000C4A57"/>
    <w:rsid w:val="000D5EF4"/>
    <w:rsid w:val="000E1457"/>
    <w:rsid w:val="00106C71"/>
    <w:rsid w:val="00146EA5"/>
    <w:rsid w:val="001650CE"/>
    <w:rsid w:val="002171A1"/>
    <w:rsid w:val="00227086"/>
    <w:rsid w:val="002677F0"/>
    <w:rsid w:val="002B15E1"/>
    <w:rsid w:val="0039028E"/>
    <w:rsid w:val="003A0E39"/>
    <w:rsid w:val="0043143F"/>
    <w:rsid w:val="00432FC6"/>
    <w:rsid w:val="0045610D"/>
    <w:rsid w:val="005D2F7B"/>
    <w:rsid w:val="005E66AD"/>
    <w:rsid w:val="006944E8"/>
    <w:rsid w:val="00736BDF"/>
    <w:rsid w:val="00755856"/>
    <w:rsid w:val="007A2E49"/>
    <w:rsid w:val="007A345C"/>
    <w:rsid w:val="007A799C"/>
    <w:rsid w:val="00875D12"/>
    <w:rsid w:val="008A1C8C"/>
    <w:rsid w:val="008B24AC"/>
    <w:rsid w:val="009462F5"/>
    <w:rsid w:val="00976A8B"/>
    <w:rsid w:val="00987338"/>
    <w:rsid w:val="0099530E"/>
    <w:rsid w:val="009C459F"/>
    <w:rsid w:val="009E3A25"/>
    <w:rsid w:val="00A06D6B"/>
    <w:rsid w:val="00A71781"/>
    <w:rsid w:val="00B22024"/>
    <w:rsid w:val="00B27F95"/>
    <w:rsid w:val="00B34E2E"/>
    <w:rsid w:val="00B5202C"/>
    <w:rsid w:val="00B64C8A"/>
    <w:rsid w:val="00BD0051"/>
    <w:rsid w:val="00C04C10"/>
    <w:rsid w:val="00D835B5"/>
    <w:rsid w:val="00E45DC9"/>
    <w:rsid w:val="00ED6050"/>
    <w:rsid w:val="00EF7DD7"/>
    <w:rsid w:val="00F33892"/>
    <w:rsid w:val="00F42AAA"/>
    <w:rsid w:val="00F6672F"/>
    <w:rsid w:val="00FA361C"/>
    <w:rsid w:val="00FE24C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3A1F05"/>
  <w15:chartTrackingRefBased/>
  <w15:docId w15:val="{3941ADA1-26F4-F44B-B077-CEF3B96D4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0D5EF4"/>
    <w:rPr>
      <w:rFonts w:ascii="新細明體" w:eastAsia="新細明體"/>
      <w:sz w:val="18"/>
      <w:szCs w:val="18"/>
    </w:rPr>
  </w:style>
  <w:style w:type="character" w:customStyle="1" w:styleId="a4">
    <w:name w:val="註解方塊文字 字元"/>
    <w:basedOn w:val="a0"/>
    <w:link w:val="a3"/>
    <w:uiPriority w:val="99"/>
    <w:semiHidden/>
    <w:rsid w:val="000D5EF4"/>
    <w:rPr>
      <w:rFonts w:ascii="新細明體" w:eastAsia="新細明體"/>
      <w:sz w:val="18"/>
      <w:szCs w:val="18"/>
    </w:rPr>
  </w:style>
  <w:style w:type="table" w:styleId="a5">
    <w:name w:val="Table Grid"/>
    <w:basedOn w:val="a1"/>
    <w:uiPriority w:val="39"/>
    <w:rsid w:val="00E45D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E45DC9"/>
    <w:pPr>
      <w:jc w:val="center"/>
    </w:pPr>
    <w:rPr>
      <w:rFonts w:ascii="Calibri" w:hAnsi="Calibri" w:cs="Calibri"/>
    </w:rPr>
  </w:style>
  <w:style w:type="character" w:customStyle="1" w:styleId="EndNoteBibliographyTitle0">
    <w:name w:val="EndNote Bibliography Title 字元"/>
    <w:basedOn w:val="a0"/>
    <w:link w:val="EndNoteBibliographyTitle"/>
    <w:rsid w:val="00E45DC9"/>
    <w:rPr>
      <w:rFonts w:ascii="Calibri" w:hAnsi="Calibri" w:cs="Calibri"/>
    </w:rPr>
  </w:style>
  <w:style w:type="paragraph" w:customStyle="1" w:styleId="EndNoteBibliography">
    <w:name w:val="EndNote Bibliography"/>
    <w:basedOn w:val="a"/>
    <w:link w:val="EndNoteBibliography0"/>
    <w:rsid w:val="00E45DC9"/>
    <w:rPr>
      <w:rFonts w:ascii="Calibri" w:hAnsi="Calibri" w:cs="Calibri"/>
    </w:rPr>
  </w:style>
  <w:style w:type="character" w:customStyle="1" w:styleId="EndNoteBibliography0">
    <w:name w:val="EndNote Bibliography 字元"/>
    <w:basedOn w:val="a0"/>
    <w:link w:val="EndNoteBibliography"/>
    <w:rsid w:val="00E45DC9"/>
    <w:rPr>
      <w:rFonts w:ascii="Calibri" w:hAnsi="Calibri" w:cs="Calibri"/>
    </w:rPr>
  </w:style>
  <w:style w:type="character" w:styleId="a6">
    <w:name w:val="Hyperlink"/>
    <w:basedOn w:val="a0"/>
    <w:uiPriority w:val="99"/>
    <w:unhideWhenUsed/>
    <w:rsid w:val="00106C71"/>
    <w:rPr>
      <w:color w:val="0563C1" w:themeColor="hyperlink"/>
      <w:u w:val="single"/>
    </w:rPr>
  </w:style>
  <w:style w:type="character" w:styleId="a7">
    <w:name w:val="Unresolved Mention"/>
    <w:basedOn w:val="a0"/>
    <w:uiPriority w:val="99"/>
    <w:semiHidden/>
    <w:unhideWhenUsed/>
    <w:rsid w:val="00106C71"/>
    <w:rPr>
      <w:color w:val="605E5C"/>
      <w:shd w:val="clear" w:color="auto" w:fill="E1DFDD"/>
    </w:rPr>
  </w:style>
  <w:style w:type="table" w:styleId="3">
    <w:name w:val="Plain Table 3"/>
    <w:basedOn w:val="a1"/>
    <w:uiPriority w:val="43"/>
    <w:rsid w:val="0039028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1590/S1980-220X2016050503246" TargetMode="External"/><Relationship Id="rId13" Type="http://schemas.openxmlformats.org/officeDocument/2006/relationships/hyperlink" Target="https://dx.doi.org/10.1093/icvts/ivu413" TargetMode="External"/><Relationship Id="rId18" Type="http://schemas.openxmlformats.org/officeDocument/2006/relationships/hyperlink" Target="https://dx.doi.org/10.1016/j.athoracsur.2014.10.012" TargetMode="Externa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hyperlink" Target="https://dx.doi.org/10.1161/JAHA.117.008440" TargetMode="External"/><Relationship Id="rId12" Type="http://schemas.openxmlformats.org/officeDocument/2006/relationships/hyperlink" Target="https://dx.doi.org/10.1093/ejcts/ezu379" TargetMode="External"/><Relationship Id="rId17" Type="http://schemas.openxmlformats.org/officeDocument/2006/relationships/hyperlink" Target="https://dx.doi.org/10.1016/j.athoracsur.2013.05.068" TargetMode="External"/><Relationship Id="rId2" Type="http://schemas.openxmlformats.org/officeDocument/2006/relationships/settings" Target="settings.xml"/><Relationship Id="rId16" Type="http://schemas.openxmlformats.org/officeDocument/2006/relationships/hyperlink" Target="https://dx.doi.org/10.1016/j.athoracsur.2015.05.075" TargetMode="External"/><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dx.doi.org/10.1016/j.jcin.2012.03.006" TargetMode="External"/><Relationship Id="rId11" Type="http://schemas.openxmlformats.org/officeDocument/2006/relationships/hyperlink" Target="https://dx.doi.org/10.1093/ejcts/ezt037" TargetMode="External"/><Relationship Id="rId5" Type="http://schemas.openxmlformats.org/officeDocument/2006/relationships/hyperlink" Target="https://dx.doi.org/10.1002/ccd.23276" TargetMode="External"/><Relationship Id="rId15" Type="http://schemas.openxmlformats.org/officeDocument/2006/relationships/hyperlink" Target="https://dx.doi.org/10.1016/j.jtcvs.2015.06.030" TargetMode="External"/><Relationship Id="rId10" Type="http://schemas.openxmlformats.org/officeDocument/2006/relationships/hyperlink" Target="https://dx.doi.org/10.1016/j.hlc.2012.11.002" TargetMode="External"/><Relationship Id="rId19" Type="http://schemas.openxmlformats.org/officeDocument/2006/relationships/hyperlink" Target="https://dx.doi.org/10.1002/ccd.24702" TargetMode="External"/><Relationship Id="rId4" Type="http://schemas.openxmlformats.org/officeDocument/2006/relationships/hyperlink" Target="https://dx.doi.org/10.21470/1678-9741-2017-0117" TargetMode="External"/><Relationship Id="rId9" Type="http://schemas.openxmlformats.org/officeDocument/2006/relationships/hyperlink" Target="https://dx.doi.org/10.1016/j.athoracsur.2012.04.021" TargetMode="External"/><Relationship Id="rId14" Type="http://schemas.openxmlformats.org/officeDocument/2006/relationships/hyperlink" Target="https://dx.doi.org/10.1016/j.jacc.2013.02.076"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9</Pages>
  <Words>5864</Words>
  <Characters>33431</Characters>
  <Application>Microsoft Office Word</Application>
  <DocSecurity>0</DocSecurity>
  <Lines>278</Lines>
  <Paragraphs>78</Paragraphs>
  <ScaleCrop>false</ScaleCrop>
  <Company/>
  <LinksUpToDate>false</LinksUpToDate>
  <CharactersWithSpaces>39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siu-an Lee</dc:creator>
  <cp:keywords/>
  <dc:description/>
  <cp:lastModifiedBy>Hsiu-an Lee</cp:lastModifiedBy>
  <cp:revision>2</cp:revision>
  <dcterms:created xsi:type="dcterms:W3CDTF">2020-03-25T03:13:00Z</dcterms:created>
  <dcterms:modified xsi:type="dcterms:W3CDTF">2020-03-25T03:13:00Z</dcterms:modified>
</cp:coreProperties>
</file>